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4842F3">
          <w:pPr>
            <w:pStyle w:val="TJ1"/>
            <w:rPr>
              <w:rFonts w:asciiTheme="minorHAnsi" w:eastAsiaTheme="minorEastAsia" w:hAnsiTheme="minorHAnsi" w:cstheme="minorBidi"/>
              <w:noProof/>
              <w:sz w:val="22"/>
              <w:szCs w:val="22"/>
            </w:rPr>
          </w:pPr>
          <w:r w:rsidRPr="004842F3">
            <w:fldChar w:fldCharType="begin"/>
          </w:r>
          <w:r w:rsidR="00AF24CC">
            <w:instrText xml:space="preserve"> TOC \o "1-3" \h \z \u </w:instrText>
          </w:r>
          <w:r w:rsidRPr="004842F3">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4842F3">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4842F3">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4842F3">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4842F3">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proofErr w:type="spellStart"/>
      <w:r w:rsidRPr="00E05D93">
        <w:t>webkamerák</w:t>
      </w:r>
      <w:proofErr w:type="spellEnd"/>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5240" w:rsidRPr="00131399" w:rsidRDefault="004842F3"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 xml:space="preserve">Ezt az értéket úgynevezett </w:t>
      </w:r>
      <w:proofErr w:type="spellStart"/>
      <w:r w:rsidR="006801EF">
        <w:t>oktában</w:t>
      </w:r>
      <w:proofErr w:type="spellEnd"/>
      <w:r w:rsidR="006801EF">
        <w:t xml:space="preserve">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w:t>
      </w:r>
      <w:proofErr w:type="spellStart"/>
      <w:r w:rsidR="00EC376B" w:rsidRPr="00E05D93">
        <w:t>oktában</w:t>
      </w:r>
      <w:proofErr w:type="spellEnd"/>
      <w:r w:rsidR="00EC376B" w:rsidRPr="00E05D93">
        <w:t xml:space="preserve">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4C548A" w:rsidP="004C548A">
      <w:pPr>
        <w:spacing w:before="120"/>
        <w:ind w:firstLine="426"/>
      </w:pPr>
      <w:r w:rsidRPr="00E05D93">
        <w:t xml:space="preserve">A felhőket magasság szerint 3 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Az alábbi adatokat a</w:t>
      </w:r>
      <w:r w:rsidR="003B7ECE">
        <w:t xml:space="preserve"> </w:t>
      </w:r>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t xml:space="preserve"> könyvben leírtak alapján és az</w:t>
      </w:r>
      <w:r w:rsidR="003B7ECE">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t xml:space="preserve"> specifikációból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 néhány okta - van belőle az égen. Érdekesség, hog</w:t>
      </w:r>
      <w:r>
        <w:t xml:space="preserve">y gyakran a repülőgépek </w:t>
      </w:r>
      <w:proofErr w:type="spellStart"/>
      <w:r>
        <w:t>kondenz</w:t>
      </w:r>
      <w:proofErr w:type="spellEnd"/>
      <w:r>
        <w:t xml:space="preserve"> </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xml:space="preserve">, de átlátszik rajta a Nap, és körülötte </w:t>
      </w:r>
      <w:proofErr w:type="spellStart"/>
      <w:r w:rsidRPr="00CF1FA8">
        <w:t>Halo</w:t>
      </w:r>
      <w:proofErr w:type="spellEnd"/>
      <w:r w:rsidRPr="00CF1FA8">
        <w:t xml:space="preserve">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0">
              <w:proofErr w:type="spellStart"/>
              <w:r w:rsidR="003B7ECE"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1">
              <w:proofErr w:type="spellStart"/>
              <w:r w:rsidR="003B7ECE"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2">
              <w:proofErr w:type="spellStart"/>
              <w:r w:rsidR="003B7ECE"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3">
              <w:proofErr w:type="spellStart"/>
              <w:r w:rsidR="003B7ECE"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4">
              <w:proofErr w:type="spellStart"/>
              <w:r w:rsidR="003B7ECE"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5">
              <w:proofErr w:type="spellStart"/>
              <w:r w:rsidR="003B7ECE"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8">
              <w:proofErr w:type="spellStart"/>
              <w:r w:rsidR="003B7ECE"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4842F3" w:rsidP="00A42D2C">
            <w:pPr>
              <w:spacing w:before="120"/>
              <w:ind w:firstLine="202"/>
              <w:rPr>
                <w:sz w:val="18"/>
                <w:szCs w:val="18"/>
              </w:rPr>
            </w:pPr>
            <w:hyperlink r:id="rId19">
              <w:proofErr w:type="spellStart"/>
              <w:r w:rsidR="003B7ECE"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4842F3"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 xml:space="preserve">A középmagasan elhelyezkedő felhők 2500-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7 </w:t>
      </w:r>
      <w:proofErr w:type="spellStart"/>
      <w:r w:rsidRPr="00CF1FA8">
        <w:t>oktáig</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w:t>
      </w:r>
      <w:proofErr w:type="spellStart"/>
      <w:r w:rsidRPr="00CF1FA8">
        <w:t>Halo-ja</w:t>
      </w:r>
      <w:proofErr w:type="spellEnd"/>
      <w:r w:rsidRPr="00CF1FA8">
        <w:t xml:space="preserve"> (gyűrűje) van, a másikon nem látszik át.</w:t>
      </w:r>
    </w:p>
    <w:p w:rsidR="004C548A" w:rsidRPr="00CF1FA8" w:rsidRDefault="004C548A" w:rsidP="004C548A">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 felhő típusát, ha csapadék esik belől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4842F3"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Stratus. A </w:t>
      </w:r>
      <w:proofErr w:type="spellStart"/>
      <w:r w:rsidRPr="00CF1FA8">
        <w:t>Virga</w:t>
      </w:r>
      <w:proofErr w:type="spellEnd"/>
      <w:r w:rsidRPr="00CF1FA8">
        <w:t xml:space="preserve">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xml:space="preserve">. ábra). Az elsőbe tartozik többek között a Stratus,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rsidR="003B7ECE">
        <w:t xml:space="preserve"> és </w:t>
      </w:r>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F6AEB" w:rsidP="0048716A">
      <w:r>
        <w:t>Az elsőként</w:t>
      </w:r>
      <w:r w:rsidR="0094134C" w:rsidRPr="00E05D93">
        <w:t xml:space="preserve"> </w:t>
      </w:r>
      <w:r>
        <w:t>meg</w:t>
      </w:r>
      <w:r w:rsidR="0094134C" w:rsidRPr="00E05D93">
        <w:t>vizsgált lehetséges megoldás</w:t>
      </w:r>
      <w:r w:rsidR="00E90FC5">
        <w:t xml:space="preserve"> felhők detektálására</w:t>
      </w:r>
      <w:r w:rsidR="0094134C" w:rsidRPr="00E05D93">
        <w:t xml:space="preserve"> </w:t>
      </w:r>
      <w:r w:rsidR="00EB4E80">
        <w:t xml:space="preserve">a </w:t>
      </w:r>
      <w:r w:rsidR="004842F3">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4842F3">
        <w:fldChar w:fldCharType="separate"/>
      </w:r>
      <w:r w:rsidR="00503141" w:rsidRPr="00503141">
        <w:rPr>
          <w:noProof/>
        </w:rPr>
        <w:t>[3]</w:t>
      </w:r>
      <w:r w:rsidR="004842F3">
        <w:fldChar w:fldCharType="end"/>
      </w:r>
      <w:r w:rsidR="00EB4E80">
        <w:t xml:space="preserve"> műben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 xml:space="preserve">mely az információ kinyerésre </w:t>
      </w:r>
      <w:proofErr w:type="spellStart"/>
      <w:r w:rsidR="0094134C" w:rsidRPr="00E05D93">
        <w:t>éldetektálást</w:t>
      </w:r>
      <w:proofErr w:type="spellEnd"/>
      <w:r w:rsidR="0094134C" w:rsidRPr="00E05D93">
        <w:t xml:space="preserve"> használ, küszöbölésre pedig a</w:t>
      </w:r>
      <w:r>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át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w:t>
      </w:r>
      <w:proofErr w:type="spellStart"/>
      <w:r w:rsidRPr="00E05D93">
        <w:t>éldetektálás</w:t>
      </w:r>
      <w:proofErr w:type="spellEnd"/>
      <w:r w:rsidRPr="00E05D93">
        <w:t xml:space="preserve">, ami segíti a képből való információ kinyerését. Az élek keretet adnak az objektum(ok) és a háttér között. </w:t>
      </w:r>
      <w:proofErr w:type="spellStart"/>
      <w:r w:rsidRPr="00E05D93">
        <w:t>Élkeresés</w:t>
      </w:r>
      <w:proofErr w:type="spellEnd"/>
      <w:r w:rsidRPr="00E05D93">
        <w:t xml:space="preserve"> eredményeként egy "</w:t>
      </w:r>
      <w:proofErr w:type="spellStart"/>
      <w:r w:rsidRPr="00E05D93">
        <w:t>edge</w:t>
      </w:r>
      <w:proofErr w:type="spellEnd"/>
      <w:r w:rsidRPr="00E05D93">
        <w:t xml:space="preserve"> map" jön létre, ami az éleinket tartalmazza.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 és Laplace. Gradiensnél lokális maximum és minimum értékeket keresünk az első deriváltban, míg Laplace-nál zérus helyeket a má</w:t>
      </w:r>
      <w:r w:rsidR="00FC0499">
        <w:t xml:space="preserve">sodik deriváltban. Nekünk a lehető legpontosabb </w:t>
      </w:r>
      <w:proofErr w:type="spellStart"/>
      <w:r w:rsidR="00FC0499">
        <w:t>éldetektáló</w:t>
      </w:r>
      <w:proofErr w:type="spellEnd"/>
      <w:r w:rsidR="00FC0499">
        <w:t xml:space="preserve">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w:t>
      </w:r>
      <w:proofErr w:type="spellStart"/>
      <w:r w:rsidRPr="00E05D93">
        <w:t>éldetektálás</w:t>
      </w:r>
      <w:proofErr w:type="spellEnd"/>
      <w:r w:rsidRPr="00E05D93">
        <w:t xml:space="preserve">, mivel ez zajszűrést is végez </w:t>
      </w:r>
      <w:proofErr w:type="spellStart"/>
      <w:r w:rsidRPr="00E05D93">
        <w:t>éldetektálás</w:t>
      </w:r>
      <w:proofErr w:type="spellEnd"/>
      <w:r w:rsidRPr="00E05D93">
        <w:t xml:space="preserve">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w:t>
      </w:r>
      <w:proofErr w:type="spellStart"/>
      <w:r w:rsidRPr="00E05D93">
        <w:t>éldetektálást</w:t>
      </w:r>
      <w:proofErr w:type="spellEnd"/>
      <w:r w:rsidRPr="00E05D93">
        <w:t xml:space="preserve"> </w:t>
      </w:r>
      <w:r w:rsidR="00B534B5">
        <w:t>el</w:t>
      </w:r>
      <w:r w:rsidRPr="00E05D93">
        <w:t>végezni, akkor megkaphatjuk a P% értékét. Ennek módja az</w:t>
      </w:r>
      <w:r w:rsidR="005E2835" w:rsidRPr="00E05D93">
        <w:t>,</w:t>
      </w:r>
      <w:r w:rsidRPr="00E05D93">
        <w:t xml:space="preserve"> hogy az eredeti kép "</w:t>
      </w:r>
      <w:proofErr w:type="spellStart"/>
      <w:r w:rsidRPr="00E05D93">
        <w:t>edge</w:t>
      </w:r>
      <w:proofErr w:type="spellEnd"/>
      <w:r w:rsidRPr="00E05D93">
        <w:t xml:space="preserve"> map"</w:t>
      </w:r>
      <w:proofErr w:type="spellStart"/>
      <w:r w:rsidRPr="00E05D93">
        <w:t>-jéből</w:t>
      </w:r>
      <w:proofErr w:type="spellEnd"/>
      <w:r w:rsidRPr="00E05D93">
        <w:t xml:space="preserve"> kivonjuk a küszöbölt kép "</w:t>
      </w:r>
      <w:proofErr w:type="spellStart"/>
      <w:r w:rsidRPr="00E05D93">
        <w:t>edge</w:t>
      </w:r>
      <w:proofErr w:type="spellEnd"/>
      <w:r w:rsidRPr="00E05D93">
        <w:t xml:space="preserve"> map"</w:t>
      </w:r>
      <w:proofErr w:type="spellStart"/>
      <w:r w:rsidRPr="00E05D93">
        <w:t>-j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4842F3"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A mi e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w:t>
      </w:r>
      <w:proofErr w:type="spellStart"/>
      <w:r w:rsidR="005E2835" w:rsidRPr="00E05D93">
        <w:t>Otsu</w:t>
      </w:r>
      <w:proofErr w:type="spellEnd"/>
      <w:r w:rsidR="005E2835" w:rsidRPr="00E05D93">
        <w:t xml:space="preserve"> </w:t>
      </w:r>
      <w:proofErr w:type="spellStart"/>
      <w:r w:rsidR="005E2835" w:rsidRPr="00E05D93">
        <w:t>binarizálásnál</w:t>
      </w:r>
      <w:proofErr w:type="spellEnd"/>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 xml:space="preserve">Borultság vizsgálata </w:t>
      </w:r>
      <w:proofErr w:type="spellStart"/>
      <w:r w:rsidR="00EC7750">
        <w:t>s</w:t>
      </w:r>
      <w:r w:rsidR="0094134C" w:rsidRPr="0048716A">
        <w:t>zaturáció</w:t>
      </w:r>
      <w:proofErr w:type="spellEnd"/>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xml:space="preserve">, ez pedig a </w:t>
      </w:r>
      <w:proofErr w:type="spellStart"/>
      <w:r w:rsidRPr="00E05D93">
        <w:t>szaturáció</w:t>
      </w:r>
      <w:proofErr w:type="spellEnd"/>
      <w:r w:rsidRPr="00E05D93">
        <w:t xml:space="preserve"> méréséből való következtetés</w:t>
      </w:r>
      <w:r w:rsidR="0094134C" w:rsidRPr="00E05D93">
        <w:t>.</w:t>
      </w:r>
      <w:r w:rsidR="00EB4E80">
        <w:t xml:space="preserve"> Ez a módszer a</w:t>
      </w:r>
      <w:r w:rsidR="00322155">
        <w:t xml:space="preserve"> </w:t>
      </w:r>
      <w:r w:rsidR="004842F3">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4842F3">
        <w:fldChar w:fldCharType="separate"/>
      </w:r>
      <w:r w:rsidR="00322155" w:rsidRPr="00322155">
        <w:rPr>
          <w:noProof/>
        </w:rPr>
        <w:t>[4]</w:t>
      </w:r>
      <w:r w:rsidR="004842F3">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Ez az algoritmus a kamera által rögzített kép kü</w:t>
      </w:r>
      <w:r w:rsidR="00AF4298" w:rsidRPr="00E05D93">
        <w:t>lönböző hullámhosszait figyeli.</w:t>
      </w:r>
    </w:p>
    <w:p w:rsidR="008F2439" w:rsidRDefault="0094134C" w:rsidP="0094134C">
      <w:pPr>
        <w:spacing w:before="120"/>
        <w:ind w:firstLine="426"/>
        <w:rPr>
          <w:rFonts w:eastAsia="Calibri"/>
          <w:noProof/>
        </w:rPr>
      </w:pPr>
      <w:r w:rsidRPr="00E05D93">
        <w:t xml:space="preserve">Az RGB modell széles körben elterjedt. Ez a színek és a </w:t>
      </w:r>
      <w:proofErr w:type="spellStart"/>
      <w:r w:rsidRPr="00E05D93">
        <w:t>szaturáció</w:t>
      </w:r>
      <w:proofErr w:type="spellEnd"/>
      <w:r w:rsidRPr="00E05D93">
        <w:t xml:space="preserve"> egy konstans fényerőn vett reprezentációja.</w:t>
      </w:r>
      <w:r w:rsidR="00DF0358">
        <w:t xml:space="preserve"> Azonban a mind a felhők és az ég színe rendkívül széles skálán mozog, így nem célszerű ezt a színteret választanunk.</w:t>
      </w:r>
      <w:r w:rsidRPr="00E05D93">
        <w:t xml:space="preserve"> Az IHS rendszerben az intenzitás (I) a </w:t>
      </w:r>
      <w:r w:rsidRPr="00E05D93">
        <w:lastRenderedPageBreak/>
        <w:t>teljes energiát jelöli az összes hullámhosszon, ami eléri a szemet. Ez felelős a fényerő érzékeléséért. A "</w:t>
      </w:r>
      <w:proofErr w:type="spellStart"/>
      <w:r w:rsidRPr="00E05D93">
        <w:t>Hue</w:t>
      </w:r>
      <w:proofErr w:type="spellEnd"/>
      <w:r w:rsidRPr="00E05D93">
        <w:t xml:space="preserve">" (H) a fény elnyelését, visszaverődését adja meg, így ez felelős a színekért. A </w:t>
      </w:r>
      <w:proofErr w:type="spellStart"/>
      <w:r w:rsidRPr="00E05D93">
        <w:t>szaturáció</w:t>
      </w:r>
      <w:proofErr w:type="spellEnd"/>
      <w:r w:rsidRPr="00E05D93">
        <w:t xml:space="preserve"> (S) a színek tisztaságát jelöli. A magas </w:t>
      </w:r>
      <w:proofErr w:type="spellStart"/>
      <w:r w:rsidRPr="00E05D93">
        <w:t>szaturációs</w:t>
      </w:r>
      <w:proofErr w:type="spellEnd"/>
      <w:r w:rsidRPr="00E05D93">
        <w:t xml:space="preserve">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4842F3"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4842F3"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Pr="00E05D93">
        <w:t xml:space="preserve"> fogjuk használni algoritmusunk alapjául. Kiszámításának</w:t>
      </w:r>
      <w:r w:rsidR="00093A10">
        <w:t xml:space="preserve"> egy lehetséges</w:t>
      </w:r>
      <w:r w:rsidRPr="00E05D93">
        <w:t xml:space="preserve"> módja:</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 xml:space="preserve">ra </w:t>
      </w:r>
      <w:proofErr w:type="spellStart"/>
      <w:r w:rsidR="00ED2999" w:rsidRPr="00E05D93">
        <w:t>szaturációs</w:t>
      </w:r>
      <w:proofErr w:type="spellEnd"/>
      <w:r w:rsidR="00ED2999" w:rsidRPr="00E05D93">
        <w:t xml:space="preserve">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 xml:space="preserve">A fent leírt két módszer közül így a </w:t>
      </w:r>
      <w:proofErr w:type="spellStart"/>
      <w:r>
        <w:t>szaturációs</w:t>
      </w:r>
      <w:proofErr w:type="spellEnd"/>
      <w:r>
        <w:t xml:space="preserve">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w:t>
      </w:r>
      <w:proofErr w:type="spellStart"/>
      <w:r>
        <w:t>szaturációs</w:t>
      </w:r>
      <w:proofErr w:type="spellEnd"/>
      <w:r>
        <w:t xml:space="preserve">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bben az esetben ugyanis előáll a nullával való osztás esete, ami "</w:t>
      </w:r>
      <w:proofErr w:type="spellStart"/>
      <w:r w:rsidR="00502F14">
        <w:t>Devide</w:t>
      </w:r>
      <w:proofErr w:type="spellEnd"/>
      <w:r w:rsidR="00502F14">
        <w:t xml:space="preserve"> </w:t>
      </w:r>
      <w:proofErr w:type="spellStart"/>
      <w:r w:rsidR="00502F14">
        <w:t>by</w:t>
      </w:r>
      <w:proofErr w:type="spellEnd"/>
      <w:r w:rsidR="00502F14">
        <w:t xml:space="preserve"> </w:t>
      </w:r>
      <w:proofErr w:type="spellStart"/>
      <w:r w:rsidR="00502F14">
        <w:t>zero</w:t>
      </w:r>
      <w:proofErr w:type="spellEnd"/>
      <w:r w:rsidR="00502F14">
        <w:t xml:space="preserve"> </w:t>
      </w:r>
      <w:proofErr w:type="spellStart"/>
      <w:r w:rsidR="00502F14">
        <w:t>exception</w:t>
      </w:r>
      <w:proofErr w:type="spellEnd"/>
      <w:r w:rsidR="00502F14">
        <w:t>"</w:t>
      </w:r>
      <w:proofErr w:type="spellStart"/>
      <w:r w:rsidR="00502F14">
        <w:t>-t</w:t>
      </w:r>
      <w:proofErr w:type="spellEnd"/>
      <w:r w:rsidR="00502F14">
        <w:t xml:space="preserve"> eredményez. Ennek kiküszöbölésére ilyen esetekben a vörös értéket egyel helyettesítjük a képletben.</w:t>
      </w:r>
      <w:r w:rsidR="0094134C" w:rsidRPr="00E05D93">
        <w:t xml:space="preserve"> Azonban a fent</w:t>
      </w:r>
      <w:r w:rsidR="003A48EF">
        <w:t>i 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w:t>
      </w:r>
      <w:proofErr w:type="spellStart"/>
      <w:r w:rsidRPr="00E05D93">
        <w:t>szaturációs</w:t>
      </w:r>
      <w:proofErr w:type="spellEnd"/>
      <w:r w:rsidRPr="00E05D93">
        <w:t xml:space="preserve"> képet (célszerű olyan képen végezni a konfigurálást, amin a felhő és ég jól elkülöníthető), ezen egy </w:t>
      </w:r>
      <w:proofErr w:type="spellStart"/>
      <w:r w:rsidRPr="00E05D93">
        <w:t>Otsu</w:t>
      </w:r>
      <w:proofErr w:type="spellEnd"/>
      <w:r w:rsidRPr="00E05D93">
        <w:t xml:space="preserve"> </w:t>
      </w:r>
      <w:proofErr w:type="spellStart"/>
      <w:r w:rsidRPr="00E05D93">
        <w:t>binarizálást</w:t>
      </w:r>
      <w:proofErr w:type="spellEnd"/>
      <w:r w:rsidRPr="00E05D93">
        <w:t xml:space="preserve"> végez, ami megad egy küszöbértéket, majd ez alapján az érték alapján 2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 xml:space="preserve">Így végeredmény </w:t>
      </w:r>
      <w:proofErr w:type="spellStart"/>
      <w:r w:rsidR="009538BC">
        <w:t>képpen</w:t>
      </w:r>
      <w:proofErr w:type="spellEnd"/>
      <w:r w:rsidR="009538BC">
        <w:t xml:space="preserve">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94134C" w:rsidRPr="00E05D93">
        <w:t xml:space="preserve"> 2 </w:t>
      </w:r>
      <w:proofErr w:type="spellStart"/>
      <w:r w:rsidR="0094134C" w:rsidRPr="00E05D93">
        <w:t>slider</w:t>
      </w:r>
      <w:proofErr w:type="spellEnd"/>
      <w:r w:rsidR="00235456">
        <w:t xml:space="preserve"> (csúszka)</w:t>
      </w:r>
      <w:r w:rsidR="0094134C" w:rsidRPr="00E05D93">
        <w:t xml:space="preserve"> és valós időben végzett </w:t>
      </w:r>
      <w:r w:rsidR="0094134C" w:rsidRPr="00E05D93">
        <w:lastRenderedPageBreak/>
        <w:t>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w:t>
      </w:r>
      <w:proofErr w:type="spellStart"/>
      <w:r w:rsidR="0087795C">
        <w:t>szaturációs</w:t>
      </w:r>
      <w:proofErr w:type="spellEnd"/>
      <w:r w:rsidR="0087795C">
        <w:t xml:space="preserve">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algoritmust,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94134C" w:rsidP="0094134C">
      <w:pPr>
        <w:spacing w:before="120"/>
        <w:ind w:firstLine="426"/>
      </w:pPr>
      <w:r w:rsidRPr="00E05D93">
        <w:t xml:space="preserve">Megfelelő konfigurálás után már </w:t>
      </w:r>
      <w:r w:rsidR="00943E5E">
        <w:t>megfelelő pontossággal végezhetjük el a felhők detektálását.</w:t>
      </w:r>
      <w:r w:rsidR="002865EF">
        <w:t xml:space="preserve"> Ezt úgy végezzük, hogy a beállítások után kapott két küszöbérték, valamint a 0 és 255 értékek határokként való alkalmazásával a kép minden pixelét egy-egy csoportba soroljuk. Ezt képeken úgy végezhetjük el, hogy a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2419F">
        <w:t xml:space="preserve"> Ezek után következik</w:t>
      </w:r>
      <w:r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9A1F84">
        <w:t>nyolcadokba</w:t>
      </w:r>
      <w:proofErr w:type="spellEnd"/>
      <w:r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w:t>
      </w:r>
      <w:proofErr w:type="spellStart"/>
      <w:r w:rsidR="002E7E66">
        <w:t>az</w:t>
      </w:r>
      <w:proofErr w:type="spellEnd"/>
      <w:r w:rsidR="002E7E66">
        <w:t xml:space="preserve">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w:t>
      </w:r>
      <w:r w:rsidR="00F36914">
        <w:lastRenderedPageBreak/>
        <w:t>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ugyanis ezt "Nem </w:t>
      </w:r>
      <w:proofErr w:type="spellStart"/>
      <w:r w:rsidR="00DF39CA">
        <w:t>megahtározott</w:t>
      </w:r>
      <w:proofErr w:type="spellEnd"/>
      <w:r w:rsidR="00DF39CA">
        <w: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4842F3"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4842F3"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 megállapítani a felhők típusát is</w:t>
      </w:r>
      <w:r>
        <w:t xml:space="preserve"> (lásd </w:t>
      </w:r>
      <w:r w:rsidR="003230E0">
        <w:t>8</w:t>
      </w:r>
      <w:r>
        <w:t>. ábra)</w:t>
      </w:r>
      <w:r w:rsidRPr="00E05D93">
        <w:t xml:space="preserve">. </w:t>
      </w:r>
      <w:r w:rsidR="007E629C">
        <w:t>Így az metódusnak szüksége van paraméterként az eredeti képre, a küszöbölt képr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w:t>
      </w:r>
      <w:r w:rsidR="00B06437">
        <w:lastRenderedPageBreak/>
        <w:t>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 xml:space="preserve">Ha az </w:t>
      </w:r>
      <w:proofErr w:type="spellStart"/>
      <w:r w:rsidR="00F200F8">
        <w:t>oktában</w:t>
      </w:r>
      <w:proofErr w:type="spellEnd"/>
      <w:r w:rsidR="00F200F8">
        <w:t xml:space="preserve"> kapott érték 7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gyakran eltér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 xml:space="preserve">t vizsgálja. </w:t>
      </w:r>
      <w:r w:rsidR="00D950F9">
        <w:lastRenderedPageBreak/>
        <w:t>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t>szaturációs</w:t>
      </w:r>
      <w:proofErr w:type="spellEnd"/>
      <w:r>
        <w:t xml:space="preserve">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4134C" w:rsidRPr="00E05D93">
        <w:t>. Eredmények ki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351AE7" w:rsidRDefault="004842F3"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több száz</w:t>
      </w:r>
      <w:r>
        <w:t xml:space="preserve"> képen megállapítottuk a felhő típusát, és a borultságot.</w:t>
      </w:r>
      <w:r w:rsidR="005200A2">
        <w:t xml:space="preserve"> Ezt az adatot előre meghatározott módon (Típus_Sorszám_</w:t>
      </w:r>
      <w:proofErr w:type="spellStart"/>
      <w:r w:rsidR="005200A2">
        <w:t>Borultság.jpg</w:t>
      </w:r>
      <w:proofErr w:type="spellEnd"/>
      <w:r w:rsidR="005200A2">
        <w:t>) a képek címébe foglaltuk. A képek között s</w:t>
      </w:r>
      <w:r w:rsidR="00EF155A">
        <w:t>zerepel sorozat is, de véletlen</w:t>
      </w:r>
      <w:r w:rsidR="005200A2">
        <w:t>szerűen készített képek is készültek.</w:t>
      </w:r>
      <w:r>
        <w:t xml:space="preserve"> A programban készítettünk egy funkciót, mely </w:t>
      </w:r>
      <w:r>
        <w:lastRenderedPageBreak/>
        <w:t>több képen egymás után képes elvégezni a detektálást, és a kapott értéket összehasonlítani az észlelők által mértekkel</w:t>
      </w:r>
      <w:r w:rsidR="005200A2">
        <w:t>, és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4842F3"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4842F3"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4842F3"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4842F3"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Pr="00DB14ED"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 követés,</w:t>
      </w:r>
      <w:r w:rsidR="00712842">
        <w:t xml:space="preserve"> ugyanis</w:t>
      </w:r>
      <w:r w:rsidRPr="007A51C3">
        <w:t xml:space="preserve"> az általunk vizsgált objektumok</w:t>
      </w:r>
      <w:r w:rsidR="00712842">
        <w:t xml:space="preserve"> nem merev testek, mivel a 3D</w:t>
      </w:r>
      <w:r w:rsidRPr="007A51C3">
        <w:t>-s környeze</w:t>
      </w:r>
      <w:r w:rsidR="00712842">
        <w:t>tről 2D-s leképzést kapunk</w:t>
      </w:r>
      <w:r w:rsidR="00E65E24">
        <w:t>, mely</w:t>
      </w:r>
      <w:r w:rsidRPr="007A51C3">
        <w:t xml:space="preserve"> információ 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Szerencsénkre 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es késleltetések alatt a felhők mozgásának iránya és sebessége lineárisnak mondható és a felhő homogenitása nem</w:t>
      </w:r>
      <w:r w:rsidR="00E65E24">
        <w:t>,</w:t>
      </w:r>
      <w:r w:rsidRPr="007A51C3">
        <w:t xml:space="preserve"> vagy csak minimális mértékben változik. Másodsorban a szél irányának meghatározása leginkább aszerint</w:t>
      </w:r>
      <w:r w:rsidR="0049423C">
        <w:t xml:space="preserve"> a felhő szerint</w:t>
      </w:r>
      <w:r w:rsidRPr="007A51C3">
        <w:t xml:space="preserve"> történik, amelyik elmozdulása a legtöbb információt tartalmazza számunkra</w:t>
      </w:r>
      <w:r w:rsidR="006552A1">
        <w:t>.</w:t>
      </w:r>
    </w:p>
    <w:p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1000 </w:t>
      </w:r>
      <w:r w:rsidRPr="007A51C3">
        <w:t>m</w:t>
      </w:r>
      <w:r w:rsidR="0049423C">
        <w:t>éter</w:t>
      </w:r>
      <w:r w:rsidRPr="007A51C3">
        <w:t xml:space="preserve"> </w:t>
      </w:r>
      <w:r w:rsidR="0049423C">
        <w:t>magasságban helyezkednek el</w:t>
      </w:r>
      <w:r w:rsidRPr="007A51C3">
        <w:t xml:space="preserve">, míg a </w:t>
      </w:r>
      <w:r w:rsidR="0049423C">
        <w:t xml:space="preserve">másodikon </w:t>
      </w:r>
      <w:proofErr w:type="spellStart"/>
      <w:r w:rsidRPr="007A51C3">
        <w:t>statocumulusok</w:t>
      </w:r>
      <w:proofErr w:type="spellEnd"/>
      <w:r w:rsidR="0049423C">
        <w:t>, melyek</w:t>
      </w:r>
      <w:r w:rsidRPr="007A51C3">
        <w:t xml:space="preserve"> kb. 1500-1800 m </w:t>
      </w:r>
      <w:r w:rsidR="0049423C">
        <w:t>magasságban</w:t>
      </w:r>
      <w:r w:rsidRPr="007A51C3">
        <w:t xml:space="preserve"> </w:t>
      </w:r>
      <w:r w:rsidR="0049423C">
        <w:t>vannak. A</w:t>
      </w:r>
      <w:r w:rsidRPr="007A51C3">
        <w:t xml:space="preserve"> magassági szél mind a 2 szinten kb. 15-16-17 m/s, ám a sebesség meghatározása nem elvárás.</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8F381F" w:rsidRDefault="00EF155A" w:rsidP="00EF155A">
      <w:pPr>
        <w:pStyle w:val="Cmsor2"/>
      </w:pPr>
      <w:bookmarkStart w:id="38" w:name="_Toc385287721"/>
      <w:bookmarkStart w:id="39" w:name="_Toc385409426"/>
      <w:r>
        <w:lastRenderedPageBreak/>
        <w:t>3</w:t>
      </w:r>
      <w:r w:rsidR="008F381F" w:rsidRPr="00E05D93">
        <w:t xml:space="preserve">.2. </w:t>
      </w:r>
      <w:proofErr w:type="spellStart"/>
      <w:r w:rsidR="008F381F" w:rsidRPr="00EF155A">
        <w:t>Előfeldolgozás</w:t>
      </w:r>
      <w:bookmarkEnd w:id="38"/>
      <w:bookmarkEnd w:id="39"/>
      <w:proofErr w:type="spellEnd"/>
      <w:r w:rsidR="008F381F">
        <w:t xml:space="preserve"> </w:t>
      </w:r>
    </w:p>
    <w:p w:rsidR="008F381F" w:rsidRPr="00E05D93" w:rsidRDefault="00EF155A" w:rsidP="00EF155A">
      <w:pPr>
        <w:pStyle w:val="Cmsor3"/>
      </w:pPr>
      <w:bookmarkStart w:id="40" w:name="_Toc385287722"/>
      <w:bookmarkStart w:id="41" w:name="_Toc385409427"/>
      <w:r>
        <w:t>3</w:t>
      </w:r>
      <w:r w:rsidR="008F381F" w:rsidRPr="00E05D93">
        <w:t xml:space="preserve">.2.1. </w:t>
      </w:r>
      <w:r w:rsidR="008F381F">
        <w:t>Probléma meghatározása</w:t>
      </w:r>
      <w:bookmarkEnd w:id="40"/>
      <w:bookmarkEnd w:id="41"/>
    </w:p>
    <w:p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rsidR="008F381F" w:rsidRDefault="008F381F" w:rsidP="007A51C3">
      <w:pPr>
        <w:spacing w:before="120"/>
        <w:ind w:firstLine="426"/>
      </w:pPr>
      <w:r w:rsidRPr="007A51C3">
        <w:t xml:space="preserve">Az eredeti képeink </w:t>
      </w:r>
      <w:r w:rsidR="00AB2DF4">
        <w:t>11,8 MP-es</w:t>
      </w:r>
      <w:r w:rsidRPr="007A51C3">
        <w:t xml:space="preserve"> felbontásban érkeznek, ahol  feldolgozási idő </w:t>
      </w:r>
      <w:r w:rsidR="00AB2DF4">
        <w:t>hosszadalmas lehet,</w:t>
      </w:r>
      <w:r w:rsidRPr="007A51C3">
        <w:t xml:space="preserve"> és zajokat is </w:t>
      </w:r>
      <w:r w:rsidR="00AB2DF4">
        <w:t>tartalmazhat,</w:t>
      </w:r>
      <w:r w:rsidRPr="007A51C3">
        <w:t xml:space="preserve"> így mielőtt bárminek is nekikezdenénk </w:t>
      </w:r>
      <w:r w:rsidR="00AB2DF4">
        <w:t xml:space="preserve">egy </w:t>
      </w:r>
      <w:proofErr w:type="spellStart"/>
      <w:r w:rsidR="00AB2DF4">
        <w:t>előfeldolgozási</w:t>
      </w:r>
      <w:proofErr w:type="spellEnd"/>
      <w:r w:rsidR="00AB2DF4">
        <w:t xml:space="preserve">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xml:space="preserve">. </w:t>
      </w:r>
      <w:proofErr w:type="spellStart"/>
      <w:r w:rsidR="00AB2DF4">
        <w:t>Előfeldolgozás</w:t>
      </w:r>
      <w:proofErr w:type="spellEnd"/>
      <w:r w:rsidR="00AB2DF4">
        <w:t xml:space="preserve">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rsidR="00B62B99" w:rsidRPr="00A83C64" w:rsidRDefault="00EF155A" w:rsidP="00EF155A">
      <w:pPr>
        <w:pStyle w:val="Cmsor3"/>
      </w:pPr>
      <w:bookmarkStart w:id="42" w:name="_Toc385287723"/>
      <w:bookmarkStart w:id="43" w:name="_Toc385409428"/>
      <w:r>
        <w:t>3</w:t>
      </w:r>
      <w:r w:rsidR="00B62B99" w:rsidRPr="00E05D93">
        <w:t>.2.</w:t>
      </w:r>
      <w:r w:rsidR="00B62B99">
        <w:t>2</w:t>
      </w:r>
      <w:r w:rsidR="00B62B99" w:rsidRPr="00E05D93">
        <w:t xml:space="preserve">. </w:t>
      </w:r>
      <w:r w:rsidR="00B62B99">
        <w:t>Gauss simítás</w:t>
      </w:r>
      <w:bookmarkEnd w:id="42"/>
      <w:bookmarkEnd w:id="43"/>
    </w:p>
    <w:p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pixel(</w:t>
      </w:r>
      <w:proofErr w:type="spellStart"/>
      <w:r w:rsidRPr="002B6AB3">
        <w:t>ek</w:t>
      </w:r>
      <w:proofErr w:type="spellEnd"/>
      <w:r w:rsidRPr="002B6AB3">
        <w:t>).</w:t>
      </w:r>
      <w:r>
        <w:t xml:space="preserve"> </w:t>
      </w:r>
      <w:r w:rsidRPr="002B6AB3">
        <w:t>Megszűntetéséhez átlagolhatunk, ha a kép minden egyes p pixelének egy kis környezetében kiszámoljuk az átlagot</w:t>
      </w:r>
      <w:r>
        <w:t>,</w:t>
      </w:r>
      <w:r w:rsidRPr="002B6AB3">
        <w:t xml:space="preserve"> majd ezt az értéket kapja meg a p. Ennél a módszereknél tudnunk kell, hogy a zaj mértéke ugyan csökken</w:t>
      </w:r>
      <w:r>
        <w:t>,</w:t>
      </w:r>
      <w:r w:rsidRPr="002B6AB3">
        <w:t xml:space="preserve"> de nem garantált, hogy </w:t>
      </w:r>
      <w:r>
        <w:t>sikeresen megszűntettük a zajt</w:t>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p pixel helyére. Ez a módszer </w:t>
      </w:r>
      <w:r>
        <w:t>sikeres lehet,</w:t>
      </w:r>
      <w:r w:rsidRPr="002B6AB3">
        <w:t xml:space="preserve"> ugyanis a medián nincs terhelve a zaj mértékével, </w:t>
      </w:r>
      <w:r>
        <w:t>viszont</w:t>
      </w:r>
      <w:r w:rsidRPr="002B6AB3">
        <w:t xml:space="preserve"> elmossa az éleinket.</w:t>
      </w:r>
      <w:r w:rsidR="00F21B71">
        <w:t xml:space="preserve"> </w:t>
      </w:r>
      <w:r w:rsidR="004842F3">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4842F3">
        <w:fldChar w:fldCharType="separate"/>
      </w:r>
      <w:r w:rsidR="00F21B71" w:rsidRPr="00F21B71">
        <w:rPr>
          <w:noProof/>
        </w:rPr>
        <w:t>[5]</w:t>
      </w:r>
      <w:r w:rsidR="004842F3">
        <w:fldChar w:fldCharType="end"/>
      </w:r>
      <w:r w:rsidR="00514A76">
        <w:t xml:space="preserve"> </w:t>
      </w:r>
      <w:r w:rsidRPr="002B6AB3">
        <w:t>A következő simító módszer a Gauss szűrő, ahol a számításnál a p pixeltől való távolságot is figyelembe vesszük.</w:t>
      </w:r>
      <w:r w:rsidR="007D52C9">
        <w:t xml:space="preserve"> </w:t>
      </w:r>
      <w:r w:rsidR="004842F3">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4842F3">
        <w:fldChar w:fldCharType="separate"/>
      </w:r>
      <w:r w:rsidR="007D52C9" w:rsidRPr="007D52C9">
        <w:rPr>
          <w:noProof/>
        </w:rPr>
        <w:t>[6]</w:t>
      </w:r>
      <w:r w:rsidR="004842F3">
        <w:fldChar w:fldCharType="end"/>
      </w:r>
      <w:r w:rsidRPr="002B6AB3">
        <w:t xml:space="preserve"> Az előző szűrők gondja az volt, hogy ha növeltük a maszkunk méretét</w:t>
      </w:r>
      <w:r>
        <w:t>,</w:t>
      </w:r>
      <w:r w:rsidRPr="002B6AB3">
        <w:t xml:space="preserve"> akkor a p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w:t>
      </w:r>
      <w:proofErr w:type="spellStart"/>
      <w:r w:rsidR="001B2AB3">
        <w:t>-es</w:t>
      </w:r>
      <w:proofErr w:type="spellEnd"/>
      <w:r w:rsidR="001B2AB3">
        <w:t xml:space="preserve"> képletben láthatjuk.</w:t>
      </w:r>
    </w:p>
    <w:p w:rsidR="00B62B99" w:rsidRDefault="001B2AB3" w:rsidP="001B2AB3">
      <w:pPr>
        <w:tabs>
          <w:tab w:val="right" w:pos="9072"/>
        </w:tabs>
        <w:spacing w:before="120"/>
        <w:ind w:firstLine="426"/>
      </w:pPr>
      <w:r>
        <w:rPr>
          <w:noProof/>
          <w:color w:val="FF0000"/>
          <w:lang w:val="en-US" w:eastAsia="en-US"/>
        </w:rPr>
        <w:drawing>
          <wp:inline distT="0" distB="0" distL="0" distR="0">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rsidR="005E1E5C" w:rsidRDefault="005E1E5C" w:rsidP="005E1E5C">
      <w:pPr>
        <w:keepNext/>
        <w:spacing w:before="120"/>
        <w:jc w:val="center"/>
      </w:pPr>
      <w:r w:rsidRPr="0085210E">
        <w:rPr>
          <w:noProof/>
          <w:lang w:val="en-US" w:eastAsia="en-US"/>
        </w:rPr>
        <w:lastRenderedPageBreak/>
        <w:drawing>
          <wp:inline distT="0" distB="0" distL="0" distR="0">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39" cy="1674799"/>
                    </a:xfrm>
                    <a:prstGeom prst="rect">
                      <a:avLst/>
                    </a:prstGeom>
                    <a:noFill/>
                    <a:ln>
                      <a:noFill/>
                    </a:ln>
                  </pic:spPr>
                </pic:pic>
              </a:graphicData>
            </a:graphic>
          </wp:inline>
        </w:drawing>
      </w:r>
    </w:p>
    <w:p w:rsidR="005E1E5C" w:rsidRPr="005E1E5C" w:rsidRDefault="004842F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elve</w:t>
      </w:r>
    </w:p>
    <w:p w:rsidR="000A5B86" w:rsidRPr="002B6AB3" w:rsidRDefault="002B6AB3" w:rsidP="001B2AB3">
      <w:pPr>
        <w:spacing w:before="120"/>
        <w:ind w:firstLine="426"/>
      </w:pPr>
      <w:r w:rsidRPr="002B6AB3">
        <w:t>Az általunk használt képeken</w:t>
      </w:r>
      <w:r>
        <w:t xml:space="preserve"> egy elősimítást alkalmazunk, amit egy Gauss szűrő segítségével valósítottunk meg Azonban ez sem vezetett korrekt eredményhez. Egy alap 3x3-as maszkkal elsimított kép is elég sok zajjal van terhelve. A maszk növelése vezethet megoldáshoz, ám egy 13x13-as maszkkal végzett művelet is elfogadhatatlan detektálásokat tartalmaz. </w:t>
      </w:r>
      <w:r w:rsidR="00831614">
        <w:t>A</w:t>
      </w:r>
      <w:r>
        <w:t xml:space="preserve"> 15x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rsidR="00B62B99" w:rsidRDefault="00EF155A" w:rsidP="00EF155A">
      <w:pPr>
        <w:pStyle w:val="Cmsor3"/>
      </w:pPr>
      <w:bookmarkStart w:id="44" w:name="_Toc385287724"/>
      <w:bookmarkStart w:id="45" w:name="_Toc385409429"/>
      <w:r>
        <w:t>3</w:t>
      </w:r>
      <w:r w:rsidR="00B62B99" w:rsidRPr="00E05D93">
        <w:t>.2.</w:t>
      </w:r>
      <w:r w:rsidR="00B62B99">
        <w:t>3</w:t>
      </w:r>
      <w:r w:rsidR="00B62B99" w:rsidRPr="00E05D93">
        <w:t xml:space="preserve">. </w:t>
      </w:r>
      <w:r w:rsidR="00B62B99">
        <w:t>A Piramis módszer – felbontás hierarchiák</w:t>
      </w:r>
      <w:bookmarkEnd w:id="44"/>
      <w:bookmarkEnd w:id="45"/>
    </w:p>
    <w:p w:rsidR="00B62B99" w:rsidRDefault="00B62B99" w:rsidP="00B62B99">
      <w:pPr>
        <w:spacing w:before="120"/>
        <w:ind w:firstLine="426"/>
      </w:pPr>
      <w:r w:rsidRPr="00B62B99">
        <w:t>Mivel a képeink mérete nagy és szeretnénk gyors algoritmusokat készíteni rá, így a megfelelő simítás mellett szeretnénk, ha tömörebb reprezentációba tudnánk leképezni őket. Erre az úgynevezett „Piramisok – felbontás hierarchiák” szolgálnak.</w:t>
      </w:r>
      <w:r w:rsidR="007E0CA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r w:rsidR="007E0CAB" w:rsidRPr="007E0CAB">
        <w:rPr>
          <w:noProof/>
        </w:rPr>
        <w:t>[7]</w:t>
      </w:r>
      <w:r w:rsidR="004842F3">
        <w:fldChar w:fldCharType="end"/>
      </w:r>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nőtt.</w:t>
      </w:r>
    </w:p>
    <w:p w:rsidR="005E1E5C" w:rsidRDefault="005E1E5C" w:rsidP="005E1E5C">
      <w:pPr>
        <w:keepNext/>
        <w:spacing w:before="120"/>
        <w:jc w:val="center"/>
      </w:pPr>
      <w:r>
        <w:rPr>
          <w:noProof/>
          <w:lang w:val="en-US" w:eastAsia="en-US"/>
        </w:rPr>
        <w:drawing>
          <wp:inline distT="0" distB="0" distL="0" distR="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066800"/>
                    </a:xfrm>
                    <a:prstGeom prst="rect">
                      <a:avLst/>
                    </a:prstGeom>
                    <a:noFill/>
                    <a:ln>
                      <a:noFill/>
                    </a:ln>
                  </pic:spPr>
                </pic:pic>
              </a:graphicData>
            </a:graphic>
          </wp:inline>
        </w:drawing>
      </w:r>
    </w:p>
    <w:p w:rsidR="005E1E5C" w:rsidRPr="005E1E5C" w:rsidRDefault="004842F3"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Az előfeldolgozás folyamata: balra az eredeti kép, majd jobbra haladva eggyel csökkenő szintű piramisképek. Jobbszélső képen a </w:t>
      </w:r>
      <w:r w:rsidR="005E1E5C">
        <w:rPr>
          <w:noProof/>
          <w:color w:val="000000" w:themeColor="text1"/>
          <w:szCs w:val="20"/>
        </w:rPr>
        <w:t>3. szintű piramiskép található.</w:t>
      </w:r>
    </w:p>
    <w:p w:rsidR="00B62B99" w:rsidRDefault="00EF155A" w:rsidP="00EF155A">
      <w:pPr>
        <w:pStyle w:val="Cmsor2"/>
      </w:pPr>
      <w:bookmarkStart w:id="46" w:name="_Toc385287725"/>
      <w:bookmarkStart w:id="47" w:name="_Toc385409430"/>
      <w:r>
        <w:lastRenderedPageBreak/>
        <w:t>3</w:t>
      </w:r>
      <w:r w:rsidR="00B62B99" w:rsidRPr="00E05D93">
        <w:t xml:space="preserve">.3. </w:t>
      </w:r>
      <w:r w:rsidR="00B62B99">
        <w:t>Jellemző pontok detektálása</w:t>
      </w:r>
      <w:bookmarkEnd w:id="46"/>
      <w:bookmarkEnd w:id="47"/>
      <w:r w:rsidR="00B62B99" w:rsidRPr="00E05D93">
        <w:t xml:space="preserve"> </w:t>
      </w:r>
    </w:p>
    <w:p w:rsidR="000A5B86" w:rsidRDefault="00EF155A" w:rsidP="00EF155A">
      <w:pPr>
        <w:pStyle w:val="Cmsor3"/>
        <w:rPr>
          <w:sz w:val="28"/>
          <w:szCs w:val="28"/>
        </w:rPr>
      </w:pPr>
      <w:bookmarkStart w:id="48" w:name="_Toc385287726"/>
      <w:bookmarkStart w:id="49" w:name="_Toc385409431"/>
      <w:r>
        <w:t>3</w:t>
      </w:r>
      <w:r w:rsidR="000A5B86">
        <w:t>.3</w:t>
      </w:r>
      <w:r w:rsidR="000A5B86" w:rsidRPr="00E05D93">
        <w:t>.</w:t>
      </w:r>
      <w:r w:rsidR="000A5B86">
        <w:t>1</w:t>
      </w:r>
      <w:r w:rsidR="000A5B86" w:rsidRPr="00E05D93">
        <w:t xml:space="preserve">. </w:t>
      </w:r>
      <w:r w:rsidR="000A5B86">
        <w:t>Jellemző pontok</w:t>
      </w:r>
      <w:bookmarkEnd w:id="48"/>
      <w:bookmarkEnd w:id="49"/>
    </w:p>
    <w:p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an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rsidR="000A5B86" w:rsidRPr="00EF0C05" w:rsidRDefault="00EF155A" w:rsidP="00EF155A">
      <w:pPr>
        <w:pStyle w:val="Cmsor3"/>
      </w:pPr>
      <w:bookmarkStart w:id="50" w:name="_Toc385287727"/>
      <w:bookmarkStart w:id="51" w:name="_Toc385409432"/>
      <w:r>
        <w:t>3</w:t>
      </w:r>
      <w:r w:rsidR="000A5B86">
        <w:t>.3</w:t>
      </w:r>
      <w:r w:rsidR="000A5B86" w:rsidRPr="00E05D93">
        <w:t>.</w:t>
      </w:r>
      <w:r w:rsidR="00EF0C05">
        <w:t>2</w:t>
      </w:r>
      <w:r w:rsidR="000A5B86" w:rsidRPr="00E05D93">
        <w:t xml:space="preserve">. </w:t>
      </w:r>
      <w:r w:rsidR="000A5B86">
        <w:t>Sarokpontok megkeresése</w:t>
      </w:r>
      <w:bookmarkEnd w:id="50"/>
      <w:bookmarkEnd w:id="51"/>
    </w:p>
    <w:p w:rsidR="000A5B86" w:rsidRPr="000A5B86" w:rsidRDefault="000A5B86" w:rsidP="000A5B86">
      <w:pPr>
        <w:spacing w:before="120"/>
        <w:ind w:firstLine="426"/>
      </w:pPr>
      <w:r w:rsidRPr="000A5B86">
        <w:t xml:space="preserve">Miután a képeinken a megfelelő </w:t>
      </w:r>
      <w:proofErr w:type="spellStart"/>
      <w:r w:rsidRPr="000A5B86">
        <w:t>előfeldolgozásokat</w:t>
      </w:r>
      <w:proofErr w:type="spellEnd"/>
      <w:r w:rsidRPr="000A5B86">
        <w:t xml:space="preserve"> végrehajtottuk, a jellemzők megkeresése következik. A megtalálásukhoz az ún. Good </w:t>
      </w:r>
      <w:proofErr w:type="spellStart"/>
      <w:r w:rsidRPr="000A5B86">
        <w:t>feature</w:t>
      </w:r>
      <w:proofErr w:type="spellEnd"/>
      <w:r w:rsidRPr="000A5B86">
        <w:t xml:space="preserve"> </w:t>
      </w:r>
      <w:proofErr w:type="spellStart"/>
      <w:r w:rsidRPr="000A5B86">
        <w:t>to</w:t>
      </w:r>
      <w:proofErr w:type="spellEnd"/>
      <w:r w:rsidRPr="000A5B86">
        <w:t xml:space="preserve"> </w:t>
      </w:r>
      <w:proofErr w:type="spellStart"/>
      <w:r w:rsidRPr="000A5B86">
        <w:t>track</w:t>
      </w:r>
      <w:proofErr w:type="spellEnd"/>
      <w:r w:rsidRPr="000A5B86">
        <w:t xml:space="preserve"> algoritmust fogjuk használni</w:t>
      </w:r>
      <w:r w:rsidR="00EF0C05">
        <w:t>.</w:t>
      </w:r>
    </w:p>
    <w:p w:rsidR="000A5B86" w:rsidRPr="000A5B86" w:rsidRDefault="000A5B86" w:rsidP="000A5B86">
      <w:pPr>
        <w:spacing w:before="120"/>
        <w:ind w:firstLine="426"/>
      </w:pPr>
      <w:r w:rsidRPr="000A5B86">
        <w:t>A követési eljárásban</w:t>
      </w:r>
      <w:r w:rsidR="00EC4481">
        <w:t xml:space="preserve"> </w:t>
      </w:r>
      <w:r w:rsidR="004842F3">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4842F3">
        <w:fldChar w:fldCharType="separate"/>
      </w:r>
      <w:r w:rsidR="00EC4481" w:rsidRPr="00EC4481">
        <w:rPr>
          <w:noProof/>
        </w:rPr>
        <w:t>[8]</w:t>
      </w:r>
      <w:r w:rsidR="004842F3">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Ezért a kiválasztás menete a következő</w:t>
      </w:r>
      <w:r w:rsidR="003801DF">
        <w:t xml:space="preserve"> </w:t>
      </w:r>
      <w:r w:rsidR="004842F3">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4842F3">
        <w:fldChar w:fldCharType="separate"/>
      </w:r>
      <w:r w:rsidR="003801DF" w:rsidRPr="003801DF">
        <w:rPr>
          <w:noProof/>
        </w:rPr>
        <w:t>[9]</w:t>
      </w:r>
      <w:r w:rsidR="004842F3">
        <w:fldChar w:fldCharType="end"/>
      </w:r>
      <w:r w:rsidR="00514A76">
        <w:t>:</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Számítsuk ki a G mátrixot és ennek kisebbik </w:t>
      </w:r>
      <w:proofErr w:type="spellStart"/>
      <w:r w:rsidRPr="0064093B">
        <w:rPr>
          <w:color w:val="000000" w:themeColor="text1"/>
        </w:rPr>
        <w:t>λm</w:t>
      </w:r>
      <w:proofErr w:type="spellEnd"/>
      <w:r w:rsidRPr="0064093B">
        <w:rPr>
          <w:color w:val="000000" w:themeColor="text1"/>
        </w:rPr>
        <w:t xml:space="preserve"> sajátértékét az I kép minden pixeléhez.</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Legyen </w:t>
      </w:r>
      <w:proofErr w:type="spellStart"/>
      <w:r w:rsidRPr="0064093B">
        <w:rPr>
          <w:color w:val="000000" w:themeColor="text1"/>
        </w:rPr>
        <w:t>λmax</w:t>
      </w:r>
      <w:proofErr w:type="spellEnd"/>
      <w:r w:rsidRPr="0064093B">
        <w:rPr>
          <w:color w:val="000000" w:themeColor="text1"/>
        </w:rPr>
        <w:t xml:space="preserve"> a </w:t>
      </w:r>
      <w:proofErr w:type="spellStart"/>
      <w:r w:rsidRPr="0064093B">
        <w:rPr>
          <w:color w:val="000000" w:themeColor="text1"/>
        </w:rPr>
        <w:t>λm</w:t>
      </w:r>
      <w:proofErr w:type="spellEnd"/>
      <w:r w:rsidRPr="0064093B">
        <w:rPr>
          <w:color w:val="000000" w:themeColor="text1"/>
        </w:rPr>
        <w:t xml:space="preserve"> értékeknek maximuma a teljes képen.</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Tekintsük azokat a pixeleket, amelyeknek a </w:t>
      </w:r>
      <w:proofErr w:type="spellStart"/>
      <w:r w:rsidRPr="0064093B">
        <w:rPr>
          <w:color w:val="000000" w:themeColor="text1"/>
        </w:rPr>
        <w:t>λm</w:t>
      </w:r>
      <w:proofErr w:type="spellEnd"/>
      <w:r w:rsidRPr="0064093B">
        <w:rPr>
          <w:color w:val="000000" w:themeColor="text1"/>
        </w:rPr>
        <w:t xml:space="preserve"> értéke nagyobb, mint a </w:t>
      </w:r>
      <w:proofErr w:type="spellStart"/>
      <w:r w:rsidRPr="0064093B">
        <w:rPr>
          <w:color w:val="000000" w:themeColor="text1"/>
        </w:rPr>
        <w:t>λmax</w:t>
      </w:r>
      <w:proofErr w:type="spellEnd"/>
      <w:r w:rsidRPr="0064093B">
        <w:rPr>
          <w:color w:val="000000" w:themeColor="text1"/>
        </w:rPr>
        <w:t xml:space="preserve"> érték bizonyos százaléka.</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rsidR="00DF1DCD" w:rsidRDefault="003A345C" w:rsidP="00DF1DCD">
      <w:pPr>
        <w:spacing w:before="120"/>
        <w:ind w:firstLine="426"/>
      </w:pPr>
      <w:r w:rsidRPr="003A345C">
        <w:t>Az algoritmusnak átadha</w:t>
      </w:r>
      <w:r>
        <w:t>tunk egy Harris paramétert</w:t>
      </w:r>
      <w:r w:rsidR="005009F5">
        <w:t xml:space="preserve"> </w:t>
      </w:r>
      <w:r w:rsidR="004842F3">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4842F3">
        <w:fldChar w:fldCharType="separate"/>
      </w:r>
      <w:r w:rsidR="005009F5" w:rsidRPr="005009F5">
        <w:rPr>
          <w:noProof/>
        </w:rPr>
        <w:t>[10]</w:t>
      </w:r>
      <w:r w:rsidR="004842F3">
        <w:fldChar w:fldCharType="end"/>
      </w:r>
      <w:r w:rsidRPr="003A345C">
        <w:t>, így ezt az értéket fogja használ</w:t>
      </w:r>
      <w:r w:rsidR="005E1E5C">
        <w:t>ni a sarokpontok 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rsidR="00BC474A" w:rsidRDefault="00BC474A" w:rsidP="00DF1DCD">
      <w:pPr>
        <w:keepNext/>
        <w:spacing w:before="120"/>
        <w:jc w:val="center"/>
      </w:pPr>
      <w:r>
        <w:rPr>
          <w:noProof/>
          <w:lang w:val="en-US" w:eastAsia="en-US"/>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4842F3"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52" w:name="_Toc385287728"/>
      <w:bookmarkStart w:id="53" w:name="_Toc385409433"/>
      <w:r>
        <w:t>3</w:t>
      </w:r>
      <w:r w:rsidR="00B62B99" w:rsidRPr="00E05D93">
        <w:t>.</w:t>
      </w:r>
      <w:r w:rsidR="00B62B99">
        <w:t>4</w:t>
      </w:r>
      <w:r w:rsidR="00B62B99" w:rsidRPr="00E05D93">
        <w:t xml:space="preserve">. </w:t>
      </w:r>
      <w:r w:rsidR="00B62B99">
        <w:t>A felhők elmozdulásának meghatározása</w:t>
      </w:r>
      <w:bookmarkEnd w:id="52"/>
      <w:bookmarkEnd w:id="53"/>
      <w:r w:rsidR="00B62B99" w:rsidRPr="00E05D93">
        <w:t xml:space="preserve"> </w:t>
      </w:r>
    </w:p>
    <w:p w:rsidR="00B62B99" w:rsidRPr="00E05D93" w:rsidRDefault="00EF155A" w:rsidP="00EF155A">
      <w:pPr>
        <w:pStyle w:val="Cmsor3"/>
      </w:pPr>
      <w:bookmarkStart w:id="54" w:name="_Toc385287729"/>
      <w:bookmarkStart w:id="55" w:name="_Toc385409434"/>
      <w:r>
        <w:t>3</w:t>
      </w:r>
      <w:r w:rsidR="00B62B99" w:rsidRPr="00E05D93">
        <w:t>.</w:t>
      </w:r>
      <w:r w:rsidR="00B62B99">
        <w:t>4</w:t>
      </w:r>
      <w:r w:rsidR="00B62B99" w:rsidRPr="00E05D93">
        <w:t xml:space="preserve">.1. </w:t>
      </w:r>
      <w:r w:rsidR="00B62B99">
        <w:t>Az optikai áramlás</w:t>
      </w:r>
      <w:bookmarkEnd w:id="54"/>
      <w:bookmarkEnd w:id="55"/>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4842F3">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4842F3">
        <w:fldChar w:fldCharType="separate"/>
      </w:r>
      <w:r w:rsidR="00C1425F" w:rsidRPr="00C1425F">
        <w:rPr>
          <w:noProof/>
        </w:rPr>
        <w:t>[11]</w:t>
      </w:r>
      <w:r w:rsidR="004842F3">
        <w:fldChar w:fldCharType="end"/>
      </w:r>
    </w:p>
    <w:p w:rsidR="00B62B99" w:rsidRDefault="00B62B99" w:rsidP="00B62B99">
      <w:pPr>
        <w:spacing w:before="120"/>
        <w:ind w:firstLine="426"/>
      </w:pPr>
      <w:r>
        <w:t xml:space="preserve">Feltételezzük, hogy a pixelek nem változtatják meg az intenzitásukat az elmozdulás alatt, hogy a kép térben koherens és időben állandó (egy felületi elem elmozdulása időben lassan változik). Egy probléma az úgynevezett </w:t>
      </w:r>
      <w:proofErr w:type="spellStart"/>
      <w:r>
        <w:t>apetúra</w:t>
      </w:r>
      <w:proofErr w:type="spellEnd"/>
      <w:r>
        <w:t xml:space="preserve"> probléma, azaz hogy az élre párhuzamos elmozdulást nem tudjuk detektálni, csak a merőlegeset.</w:t>
      </w:r>
    </w:p>
    <w:p w:rsidR="00B62B99" w:rsidRDefault="00EF155A" w:rsidP="00EF155A">
      <w:pPr>
        <w:pStyle w:val="Cmsor3"/>
      </w:pPr>
      <w:bookmarkStart w:id="56" w:name="_Toc385287730"/>
      <w:bookmarkStart w:id="57"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56"/>
      <w:bookmarkEnd w:id="57"/>
    </w:p>
    <w:p w:rsidR="001B2AB3" w:rsidRPr="00D37048" w:rsidRDefault="001B2AB3" w:rsidP="00D37048">
      <w:pPr>
        <w:spacing w:before="120"/>
        <w:ind w:firstLine="426"/>
      </w:pPr>
      <w:bookmarkStart w:id="58" w:name="_Toc176229666"/>
      <w:bookmarkStart w:id="59" w:name="_Ref230633021"/>
      <w:bookmarkStart w:id="60" w:name="_Ref230633571"/>
      <w:bookmarkStart w:id="61" w:name="_Toc237759708"/>
      <w:r w:rsidRPr="00D37048">
        <w:t>Az általunk használt Piramistechnikával bővített Lucas–</w:t>
      </w:r>
      <w:proofErr w:type="spellStart"/>
      <w:r w:rsidRPr="00D37048">
        <w:t>Kanade-féle</w:t>
      </w:r>
      <w:proofErr w:type="spellEnd"/>
      <w:r w:rsidRPr="00D37048">
        <w:t xml:space="preserve"> jellemzőkövetés</w:t>
      </w:r>
      <w:bookmarkEnd w:id="58"/>
      <w:bookmarkEnd w:id="59"/>
      <w:bookmarkEnd w:id="60"/>
      <w:bookmarkEnd w:id="61"/>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w:t>
      </w:r>
      <w:proofErr w:type="spellStart"/>
      <w:r w:rsidRPr="00D37048">
        <w:t>Kanade-algoritmus</w:t>
      </w:r>
      <w:proofErr w:type="spellEnd"/>
      <w:r w:rsidRPr="00D37048">
        <w:t xml:space="preserve"> piramisos implementálását használjuk fel. A Lucas–</w:t>
      </w:r>
      <w:proofErr w:type="spellStart"/>
      <w:r w:rsidRPr="00D37048">
        <w:t>Kanade</w:t>
      </w:r>
      <w:proofErr w:type="spellEnd"/>
      <w:r w:rsidRPr="00D37048">
        <w:t xml:space="preserve"> iteratív optikai folyam számítási módszer megfelelő lokális követési pontosságot eredményez. Az algoritmust </w:t>
      </w:r>
      <w:proofErr w:type="spellStart"/>
      <w:r w:rsidRPr="00D37048">
        <w:t>pszeudókód</w:t>
      </w:r>
      <w:proofErr w:type="spellEnd"/>
      <w:r w:rsidRPr="00D37048">
        <w:t xml:space="preserve"> formájában összegezve mutatjuk be</w:t>
      </w:r>
      <w:r w:rsidR="0064093B">
        <w:t xml:space="preserve"> a</w:t>
      </w:r>
      <w:r w:rsidR="00BA0FB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r w:rsidR="00BA0FBB" w:rsidRPr="00BA0FBB">
        <w:rPr>
          <w:noProof/>
        </w:rPr>
        <w:t>[7]</w:t>
      </w:r>
      <w:r w:rsidR="004842F3">
        <w:fldChar w:fldCharType="end"/>
      </w:r>
      <w:r w:rsidR="0064093B">
        <w:t xml:space="preserve"> és</w:t>
      </w:r>
      <w:r w:rsidR="00BA0FBB">
        <w:t xml:space="preserve"> </w:t>
      </w:r>
      <w:r w:rsidR="004842F3">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4842F3">
        <w:fldChar w:fldCharType="separate"/>
      </w:r>
      <w:r w:rsidR="00BA0FBB" w:rsidRPr="00BA0FBB">
        <w:rPr>
          <w:noProof/>
        </w:rPr>
        <w:t>[12]</w:t>
      </w:r>
      <w:r w:rsidR="004842F3">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34" o:title=""/>
          </v:shape>
          <o:OLEObject Type="Embed" ProgID="Equation.3" ShapeID="_x0000_i1025" DrawAspect="Content" ObjectID="_1475252489" r:id="rId35"/>
        </w:object>
      </w:r>
      <w:r w:rsidRPr="00D37048">
        <w:rPr>
          <w:color w:val="000000" w:themeColor="text1"/>
        </w:rPr>
        <w:t xml:space="preserve"> és </w:t>
      </w:r>
      <w:r w:rsidRPr="00D37048">
        <w:rPr>
          <w:color w:val="000000" w:themeColor="text1"/>
          <w:position w:val="-14"/>
        </w:rPr>
        <w:object w:dxaOrig="1140" w:dyaOrig="400">
          <v:shape id="_x0000_i1026" type="#_x0000_t75" style="width:57pt;height:20.25pt" o:ole="">
            <v:imagedata r:id="rId36" o:title=""/>
          </v:shape>
          <o:OLEObject Type="Embed" ProgID="Equation.3" ShapeID="_x0000_i1026" DrawAspect="Content" ObjectID="_1475252490" r:id="rId37"/>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5pt;height:23.25pt" o:ole="">
            <v:imagedata r:id="rId38" o:title=""/>
          </v:shape>
          <o:OLEObject Type="Embed" ProgID="Equation.3" ShapeID="_x0000_i1027" DrawAspect="Content" ObjectID="_1475252491" r:id="rId39"/>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proofErr w:type="spellStart"/>
      <w:r w:rsidRPr="00D37048">
        <w:rPr>
          <w:b/>
          <w:color w:val="000000" w:themeColor="text1"/>
        </w:rPr>
        <w:t>u</w:t>
      </w:r>
      <w:r w:rsidRPr="00D37048">
        <w:rPr>
          <w:color w:val="000000" w:themeColor="text1"/>
          <w:vertAlign w:val="superscript"/>
        </w:rPr>
        <w:t>L</w:t>
      </w:r>
      <w:proofErr w:type="spellEnd"/>
      <w:r w:rsidRPr="00D37048">
        <w:rPr>
          <w:color w:val="000000" w:themeColor="text1"/>
        </w:rPr>
        <w:t xml:space="preserve"> = [</w:t>
      </w:r>
      <w:proofErr w:type="spellStart"/>
      <w:r w:rsidRPr="00D37048">
        <w:rPr>
          <w:i/>
          <w:color w:val="000000" w:themeColor="text1"/>
        </w:rPr>
        <w:t>u</w:t>
      </w:r>
      <w:r w:rsidRPr="00D37048">
        <w:rPr>
          <w:i/>
          <w:color w:val="000000" w:themeColor="text1"/>
          <w:vertAlign w:val="subscript"/>
        </w:rPr>
        <w:t>x</w:t>
      </w:r>
      <w:proofErr w:type="spellEnd"/>
      <w:r w:rsidRPr="00D37048">
        <w:rPr>
          <w:i/>
          <w:color w:val="000000" w:themeColor="text1"/>
          <w:vertAlign w:val="subscript"/>
        </w:rPr>
        <w:t xml:space="preserve"> </w:t>
      </w:r>
      <w:r w:rsidRPr="00D37048">
        <w:rPr>
          <w:i/>
          <w:color w:val="000000" w:themeColor="text1"/>
        </w:rPr>
        <w:t xml:space="preserve"> </w:t>
      </w:r>
      <w:proofErr w:type="spellStart"/>
      <w:r w:rsidRPr="00D37048">
        <w:rPr>
          <w:i/>
          <w:color w:val="000000" w:themeColor="text1"/>
        </w:rPr>
        <w:t>u</w:t>
      </w:r>
      <w:r w:rsidRPr="00D37048">
        <w:rPr>
          <w:i/>
          <w:color w:val="000000" w:themeColor="text1"/>
          <w:vertAlign w:val="subscript"/>
        </w:rPr>
        <w:t>y</w:t>
      </w:r>
      <w:proofErr w:type="spellEnd"/>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r w:rsidRPr="00D37048">
        <w:rPr>
          <w:i/>
          <w:color w:val="000000" w:themeColor="text1"/>
        </w:rPr>
        <w:t>I</w:t>
      </w:r>
      <w:r w:rsidRPr="00D37048">
        <w:rPr>
          <w:i/>
          <w:color w:val="000000" w:themeColor="text1"/>
          <w:vertAlign w:val="subscript"/>
        </w:rPr>
        <w:t>x</w:t>
      </w:r>
      <w:proofErr w:type="spellEnd"/>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r w:rsidRPr="00D37048">
        <w:rPr>
          <w:i/>
          <w:color w:val="000000" w:themeColor="text1"/>
        </w:rPr>
        <w:t>I</w:t>
      </w:r>
      <w:r w:rsidRPr="00D37048">
        <w:rPr>
          <w:i/>
          <w:color w:val="000000" w:themeColor="text1"/>
          <w:vertAlign w:val="subscript"/>
        </w:rPr>
        <w:t>y</w:t>
      </w:r>
      <w:proofErr w:type="spellEnd"/>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pt;height:41.25pt" o:ole="">
            <v:imagedata r:id="rId40" o:title=""/>
          </v:shape>
          <o:OLEObject Type="Embed" ProgID="Equation.3" ShapeID="_x0000_i1028" DrawAspect="Content" ObjectID="_1475252492" r:id="rId4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Inicializáljuk az iteratív Lucas–</w:t>
      </w:r>
      <w:proofErr w:type="spellStart"/>
      <w:r w:rsidRPr="00D37048">
        <w:rPr>
          <w:color w:val="000000" w:themeColor="text1"/>
        </w:rPr>
        <w:t>Kanade-módszer</w:t>
      </w:r>
      <w:proofErr w:type="spellEnd"/>
      <w:r w:rsidRPr="00D37048">
        <w:rPr>
          <w:color w:val="000000" w:themeColor="text1"/>
        </w:rPr>
        <w:t xml:space="preserve"> szerint: </w:t>
      </w:r>
      <w:r w:rsidRPr="00D37048">
        <w:rPr>
          <w:color w:val="000000" w:themeColor="text1"/>
          <w:position w:val="-6"/>
        </w:rPr>
        <w:object w:dxaOrig="300" w:dyaOrig="380">
          <v:shape id="_x0000_i1029" type="#_x0000_t75" style="width:15pt;height:18.75pt" o:ole="">
            <v:imagedata r:id="rId42" o:title=""/>
          </v:shape>
          <o:OLEObject Type="Embed" ProgID="Equation.3" ShapeID="_x0000_i1029" DrawAspect="Content" ObjectID="_1475252493" r:id="rId43"/>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5pt;height:20.25pt" o:ole="">
            <v:imagedata r:id="rId44" o:title=""/>
          </v:shape>
          <o:OLEObject Type="Embed" ProgID="Equation.3" ShapeID="_x0000_i1030" DrawAspect="Content" ObjectID="_1475252494" r:id="rId45"/>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25pt;height:20.25pt" o:ole="">
            <v:imagedata r:id="rId46" o:title=""/>
          </v:shape>
          <o:OLEObject Type="Embed" ProgID="Equation.3" ShapeID="_x0000_i1031" DrawAspect="Content" ObjectID="_1475252495" r:id="rId47"/>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5pt;height:39pt" o:ole="">
            <v:imagedata r:id="rId48" o:title=""/>
          </v:shape>
          <o:OLEObject Type="Embed" ProgID="Equation.3" ShapeID="_x0000_i1032" DrawAspect="Content" ObjectID="_1475252496" r:id="rId49"/>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w:t>
      </w:r>
      <w:proofErr w:type="spellStart"/>
      <w:r w:rsidRPr="00D37048">
        <w:rPr>
          <w:color w:val="000000" w:themeColor="text1"/>
        </w:rPr>
        <w:t>Kanade</w:t>
      </w:r>
      <w:proofErr w:type="spellEnd"/>
      <w:r w:rsidRPr="00D37048">
        <w:rPr>
          <w:color w:val="000000" w:themeColor="text1"/>
        </w:rPr>
        <w:t xml:space="preserv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5pt;height:21.75pt" o:ole="">
            <v:imagedata r:id="rId50" o:title=""/>
          </v:shape>
          <o:OLEObject Type="Embed" ProgID="Equation.3" ShapeID="_x0000_i1033" DrawAspect="Content" ObjectID="_1475252497" r:id="rId5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9pt;height:20.25pt" o:ole="">
            <v:imagedata r:id="rId52" o:title=""/>
          </v:shape>
          <o:OLEObject Type="Embed" ProgID="Equation.3" ShapeID="_x0000_i1034" DrawAspect="Content" ObjectID="_1475252498" r:id="rId53"/>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25pt;height:18.75pt" o:ole="">
            <v:imagedata r:id="rId54" o:title=""/>
          </v:shape>
          <o:OLEObject Type="Embed" ProgID="Equation.3" ShapeID="_x0000_i1035" DrawAspect="Content" ObjectID="_1475252499" r:id="rId55"/>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pt;height:23.25pt" o:ole="">
            <v:imagedata r:id="rId56" o:title=""/>
          </v:shape>
          <o:OLEObject Type="Embed" ProgID="Equation.3" ShapeID="_x0000_i1036" DrawAspect="Content" ObjectID="_1475252500" r:id="rId57"/>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w:t>
      </w:r>
      <w:proofErr w:type="spellStart"/>
      <w:r w:rsidR="00B62B99">
        <w:t>előfeldolgozásra</w:t>
      </w:r>
      <w:proofErr w:type="spellEnd"/>
      <w:r w:rsidR="00B62B99">
        <w:t>,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4842F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4842F3"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62" w:name="_Toc385287732"/>
      <w:bookmarkStart w:id="63" w:name="_Toc385409436"/>
      <w:r>
        <w:lastRenderedPageBreak/>
        <w:t>3</w:t>
      </w:r>
      <w:r w:rsidR="00B62B99" w:rsidRPr="00E05D93">
        <w:t>.</w:t>
      </w:r>
      <w:r w:rsidR="00B62B99">
        <w:t>5</w:t>
      </w:r>
      <w:r w:rsidR="00B62B99" w:rsidRPr="00E05D93">
        <w:t xml:space="preserve">. Eredmények </w:t>
      </w:r>
      <w:r w:rsidR="00B62B99" w:rsidRPr="00EF155A">
        <w:t>kiértékelése</w:t>
      </w:r>
      <w:bookmarkEnd w:id="62"/>
      <w:bookmarkEnd w:id="63"/>
      <w:r w:rsidR="00B62B99" w:rsidRPr="00E05D93">
        <w:t xml:space="preserve"> </w:t>
      </w:r>
    </w:p>
    <w:p w:rsidR="00B62B99" w:rsidRPr="00144848" w:rsidRDefault="00B62B99" w:rsidP="00B62B99">
      <w:pPr>
        <w:spacing w:before="120"/>
        <w:ind w:firstLine="426"/>
      </w:pPr>
      <w:r>
        <w:t>Az OMSZ–</w:t>
      </w:r>
      <w:proofErr w:type="spellStart"/>
      <w:r>
        <w:t>tól</w:t>
      </w:r>
      <w:proofErr w:type="spellEnd"/>
      <w:r>
        <w:t xml:space="preserve">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w:t>
      </w:r>
      <w:proofErr w:type="spellStart"/>
      <w:r w:rsidR="00351AE7">
        <w:t>az</w:t>
      </w:r>
      <w:proofErr w:type="spellEnd"/>
      <w:r w:rsidR="00351AE7">
        <w:t xml:space="preserve">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64" w:name="_Toc385287733"/>
      <w:bookmarkStart w:id="65" w:name="_Toc385409437"/>
      <w:bookmarkStart w:id="66" w:name="_Toc369881019"/>
      <w:r>
        <w:rPr>
          <w:highlight w:val="white"/>
        </w:rPr>
        <w:lastRenderedPageBreak/>
        <w:t>4</w:t>
      </w:r>
      <w:r w:rsidR="00F93BA7" w:rsidRPr="00C65D87">
        <w:rPr>
          <w:highlight w:val="white"/>
        </w:rPr>
        <w:t>. Esőzés kezdetének és befejeződésének megállapítása</w:t>
      </w:r>
      <w:bookmarkEnd w:id="64"/>
      <w:bookmarkEnd w:id="65"/>
    </w:p>
    <w:p w:rsidR="00F93BA7" w:rsidRPr="00F93BA7" w:rsidRDefault="003B7556" w:rsidP="00AF24CC">
      <w:pPr>
        <w:pStyle w:val="Cmsor2"/>
      </w:pPr>
      <w:bookmarkStart w:id="67" w:name="h.1pkn6t5ruhky" w:colFirst="0" w:colLast="0"/>
      <w:bookmarkStart w:id="68" w:name="_Toc385287734"/>
      <w:bookmarkStart w:id="69" w:name="_Toc385409438"/>
      <w:bookmarkEnd w:id="67"/>
      <w:r>
        <w:rPr>
          <w:highlight w:val="white"/>
        </w:rPr>
        <w:t>4</w:t>
      </w:r>
      <w:r w:rsidR="00F93BA7" w:rsidRPr="00F93BA7">
        <w:rPr>
          <w:highlight w:val="white"/>
        </w:rPr>
        <w:t>.1. Cél meghatározása</w:t>
      </w:r>
      <w:bookmarkEnd w:id="68"/>
      <w:bookmarkEnd w:id="69"/>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70" w:name="h.tk88o6zev3nf" w:colFirst="0" w:colLast="0"/>
      <w:bookmarkStart w:id="71" w:name="_Toc385287735"/>
      <w:bookmarkStart w:id="72" w:name="_Toc385409439"/>
      <w:bookmarkEnd w:id="70"/>
      <w:r>
        <w:rPr>
          <w:highlight w:val="white"/>
        </w:rPr>
        <w:t>4</w:t>
      </w:r>
      <w:r w:rsidR="00F93BA7" w:rsidRPr="00F93BA7">
        <w:rPr>
          <w:highlight w:val="white"/>
        </w:rPr>
        <w:t>.2. Esőcseppek fizikai jellemzői</w:t>
      </w:r>
      <w:bookmarkEnd w:id="71"/>
      <w:bookmarkEnd w:id="72"/>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w:t>
      </w:r>
      <w:proofErr w:type="spellStart"/>
      <w:r w:rsidRPr="00F93BA7">
        <w:rPr>
          <w:highlight w:val="white"/>
        </w:rPr>
        <w:t>szferoid</w:t>
      </w:r>
      <w:proofErr w:type="spellEnd"/>
      <w:r w:rsidRPr="00F93BA7">
        <w:rPr>
          <w:highlight w:val="white"/>
        </w:rPr>
        <w:t xml:space="preserve"> felé tendál. </w:t>
      </w:r>
      <w:r w:rsidR="004842F3">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4842F3">
        <w:rPr>
          <w:highlight w:val="white"/>
        </w:rPr>
        <w:fldChar w:fldCharType="separate"/>
      </w:r>
      <w:r w:rsidR="00BA0FBB" w:rsidRPr="00BA0FBB">
        <w:rPr>
          <w:noProof/>
          <w:highlight w:val="white"/>
        </w:rPr>
        <w:t>[13]</w:t>
      </w:r>
      <w:r w:rsidR="004842F3">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2732702" cy="1917590"/>
                    </a:xfrm>
                    <a:prstGeom prst="rect">
                      <a:avLst/>
                    </a:prstGeom>
                  </pic:spPr>
                </pic:pic>
              </a:graphicData>
            </a:graphic>
          </wp:inline>
        </w:drawing>
      </w:r>
    </w:p>
    <w:p w:rsidR="004F0315" w:rsidRPr="00F93BA7" w:rsidRDefault="004842F3"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xml:space="preserve">, így minden szempontot figyelembe kell vennünk detektáláskor. </w:t>
      </w:r>
      <w:proofErr w:type="spellStart"/>
      <w:r w:rsidRPr="00F93BA7">
        <w:rPr>
          <w:highlight w:val="white"/>
        </w:rPr>
        <w:t>Éldetektáló</w:t>
      </w:r>
      <w:proofErr w:type="spellEnd"/>
      <w:r w:rsidRPr="00F93BA7">
        <w:rPr>
          <w:highlight w:val="white"/>
        </w:rPr>
        <w:t xml:space="preserve"> algoritmusunk remekül alkalmazható azon esetekre, amikor a cseppek élesen elkülönülnek a </w:t>
      </w:r>
      <w:proofErr w:type="spellStart"/>
      <w:r w:rsidRPr="00F93BA7">
        <w:rPr>
          <w:highlight w:val="white"/>
        </w:rPr>
        <w:t>háttértól</w:t>
      </w:r>
      <w:proofErr w:type="spellEnd"/>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73" w:name="h.woy372w68p6g" w:colFirst="0" w:colLast="0"/>
      <w:bookmarkStart w:id="74" w:name="_Toc385287736"/>
      <w:bookmarkStart w:id="75" w:name="_Toc385409440"/>
      <w:bookmarkEnd w:id="73"/>
      <w:r>
        <w:rPr>
          <w:highlight w:val="white"/>
        </w:rPr>
        <w:t>4</w:t>
      </w:r>
      <w:r w:rsidR="00F93BA7" w:rsidRPr="00F93BA7">
        <w:rPr>
          <w:highlight w:val="white"/>
        </w:rPr>
        <w:t xml:space="preserve">.3. </w:t>
      </w:r>
      <w:r w:rsidR="00F93BA7" w:rsidRPr="00F93BA7">
        <w:t>Lehetőségek eső detektálására</w:t>
      </w:r>
      <w:bookmarkEnd w:id="74"/>
      <w:bookmarkEnd w:id="75"/>
    </w:p>
    <w:p w:rsidR="00F93BA7" w:rsidRPr="00F93BA7" w:rsidRDefault="003B7556" w:rsidP="00C65D87">
      <w:pPr>
        <w:pStyle w:val="Cmsor3"/>
      </w:pPr>
      <w:bookmarkStart w:id="76" w:name="h.z33egx7lasbn" w:colFirst="0" w:colLast="0"/>
      <w:bookmarkStart w:id="77" w:name="_Toc385287737"/>
      <w:bookmarkStart w:id="78" w:name="_Toc385409441"/>
      <w:bookmarkEnd w:id="76"/>
      <w:r>
        <w:rPr>
          <w:highlight w:val="white"/>
        </w:rPr>
        <w:t>4</w:t>
      </w:r>
      <w:r w:rsidR="00F93BA7" w:rsidRPr="00F93BA7">
        <w:rPr>
          <w:highlight w:val="white"/>
        </w:rPr>
        <w:t>.3.1. Esővonalak detektálása hisztogram vizsgálattal mozgókép sorozaton</w:t>
      </w:r>
      <w:bookmarkEnd w:id="77"/>
      <w:bookmarkEnd w:id="78"/>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w:t>
      </w:r>
      <w:proofErr w:type="spellStart"/>
      <w:r w:rsidRPr="00F93BA7">
        <w:rPr>
          <w:highlight w:val="white"/>
        </w:rPr>
        <w:t>-es</w:t>
      </w:r>
      <w:proofErr w:type="spellEnd"/>
      <w:r w:rsidRPr="00F93BA7">
        <w:rPr>
          <w:highlight w:val="white"/>
        </w:rPr>
        <w:t xml:space="preserve">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5756550" cy="2283067"/>
                    </a:xfrm>
                    <a:prstGeom prst="rect">
                      <a:avLst/>
                    </a:prstGeom>
                  </pic:spPr>
                </pic:pic>
              </a:graphicData>
            </a:graphic>
          </wp:inline>
        </w:drawing>
      </w:r>
    </w:p>
    <w:p w:rsidR="00480705" w:rsidRPr="00480705" w:rsidRDefault="004842F3"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F93BA7">
        <w:rPr>
          <w:highlight w:val="white"/>
        </w:rPr>
        <w:t>búrán</w:t>
      </w:r>
      <w:proofErr w:type="spellEnd"/>
      <w:r w:rsidRPr="00F93BA7">
        <w:rPr>
          <w:highlight w:val="white"/>
        </w:rPr>
        <w:t xml:space="preserve"> megmaradt esőcseppek.</w:t>
      </w:r>
    </w:p>
    <w:p w:rsidR="00F93BA7" w:rsidRPr="00F93BA7" w:rsidRDefault="003B7556" w:rsidP="00C65D87">
      <w:pPr>
        <w:pStyle w:val="Cmsor3"/>
      </w:pPr>
      <w:bookmarkStart w:id="79" w:name="h.bi29lsnla3zl" w:colFirst="0" w:colLast="0"/>
      <w:bookmarkStart w:id="80" w:name="_Toc385287738"/>
      <w:bookmarkStart w:id="81" w:name="_Toc385409442"/>
      <w:bookmarkEnd w:id="79"/>
      <w:r>
        <w:rPr>
          <w:highlight w:val="white"/>
        </w:rPr>
        <w:t>4</w:t>
      </w:r>
      <w:r w:rsidR="00F93BA7" w:rsidRPr="00F93BA7">
        <w:rPr>
          <w:highlight w:val="white"/>
        </w:rPr>
        <w:t>.3.2. Esőcseppek felismerése gépjármű szélvédőjén</w:t>
      </w:r>
      <w:bookmarkEnd w:id="80"/>
      <w:bookmarkEnd w:id="81"/>
    </w:p>
    <w:p w:rsidR="00F93BA7" w:rsidRPr="00F93BA7" w:rsidRDefault="00F93BA7" w:rsidP="00C65D87">
      <w:r w:rsidRPr="00F93BA7">
        <w:rPr>
          <w:highlight w:val="white"/>
        </w:rPr>
        <w:t xml:space="preserve">Egy másik megközelítés az, ha az esőcseppeket keressük az adott képeken. Mivel egy átlagos kamera, </w:t>
      </w:r>
      <w:proofErr w:type="spellStart"/>
      <w:r w:rsidRPr="00F93BA7">
        <w:rPr>
          <w:highlight w:val="white"/>
        </w:rPr>
        <w:t>webkamera</w:t>
      </w:r>
      <w:proofErr w:type="spellEnd"/>
      <w:r w:rsidRPr="00F93BA7">
        <w:rPr>
          <w:highlight w:val="white"/>
        </w:rPr>
        <w:t xml:space="preserve">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 xml:space="preserve">, </w:t>
      </w:r>
      <w:r w:rsidR="004842F3">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4842F3">
        <w:rPr>
          <w:highlight w:val="white"/>
        </w:rPr>
        <w:fldChar w:fldCharType="separate"/>
      </w:r>
      <w:r w:rsidR="00BA0FBB" w:rsidRPr="00BA0FBB">
        <w:rPr>
          <w:noProof/>
          <w:highlight w:val="white"/>
        </w:rPr>
        <w:t>[16]</w:t>
      </w:r>
      <w:r w:rsidR="004842F3">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4842F3"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82" w:name="h.7q7g54gaz88" w:colFirst="0" w:colLast="0"/>
      <w:bookmarkStart w:id="83" w:name="_Toc385287739"/>
      <w:bookmarkStart w:id="84" w:name="_Toc385409443"/>
      <w:bookmarkEnd w:id="82"/>
      <w:r>
        <w:rPr>
          <w:highlight w:val="white"/>
        </w:rPr>
        <w:t>4</w:t>
      </w:r>
      <w:r w:rsidR="00F93BA7" w:rsidRPr="00F93BA7">
        <w:rPr>
          <w:highlight w:val="white"/>
        </w:rPr>
        <w:t xml:space="preserve">.4. Esőcseppek detektálásának folyamata </w:t>
      </w:r>
      <w:proofErr w:type="spellStart"/>
      <w:r w:rsidR="00F93BA7" w:rsidRPr="00F93BA7">
        <w:rPr>
          <w:highlight w:val="white"/>
        </w:rPr>
        <w:t>üvegbúrán</w:t>
      </w:r>
      <w:bookmarkEnd w:id="83"/>
      <w:bookmarkEnd w:id="84"/>
      <w:proofErr w:type="spellEnd"/>
    </w:p>
    <w:p w:rsidR="00F93BA7" w:rsidRPr="00F93BA7" w:rsidRDefault="003B7556" w:rsidP="00C65D87">
      <w:pPr>
        <w:pStyle w:val="Cmsor3"/>
      </w:pPr>
      <w:bookmarkStart w:id="85" w:name="h.ncbfv9mtshmb" w:colFirst="0" w:colLast="0"/>
      <w:bookmarkStart w:id="86" w:name="_Toc385287740"/>
      <w:bookmarkStart w:id="87" w:name="_Toc385409444"/>
      <w:bookmarkEnd w:id="85"/>
      <w:r>
        <w:rPr>
          <w:highlight w:val="white"/>
        </w:rPr>
        <w:t>4</w:t>
      </w:r>
      <w:r w:rsidR="00F93BA7" w:rsidRPr="00F93BA7">
        <w:rPr>
          <w:highlight w:val="white"/>
        </w:rPr>
        <w:t xml:space="preserve">.4.1. </w:t>
      </w:r>
      <w:proofErr w:type="spellStart"/>
      <w:r w:rsidR="00F93BA7" w:rsidRPr="00F93BA7">
        <w:rPr>
          <w:highlight w:val="white"/>
        </w:rPr>
        <w:t>Előfeldolgozás</w:t>
      </w:r>
      <w:proofErr w:type="spellEnd"/>
      <w:r w:rsidR="00F93BA7" w:rsidRPr="00F93BA7">
        <w:rPr>
          <w:highlight w:val="white"/>
        </w:rPr>
        <w:t xml:space="preserve"> a jól elkülöníthető cseppek detektálásához</w:t>
      </w:r>
      <w:bookmarkEnd w:id="86"/>
      <w:bookmarkEnd w:id="87"/>
    </w:p>
    <w:p w:rsidR="00EA79D1" w:rsidRDefault="00F93BA7" w:rsidP="006B39E2">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w:t>
      </w:r>
      <w:proofErr w:type="spellStart"/>
      <w:r w:rsidRPr="00F93BA7">
        <w:rPr>
          <w:highlight w:val="white"/>
        </w:rPr>
        <w:t>előfeldolgozási</w:t>
      </w:r>
      <w:proofErr w:type="spellEnd"/>
      <w:r w:rsidRPr="00F93BA7">
        <w:rPr>
          <w:highlight w:val="white"/>
        </w:rPr>
        <w:t xml:space="preserve">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F93BA7">
        <w:rPr>
          <w:highlight w:val="white"/>
        </w:rPr>
        <w:t>éldetektálást</w:t>
      </w:r>
      <w:proofErr w:type="spellEnd"/>
      <w:r w:rsidRPr="00F93BA7">
        <w:rPr>
          <w:highlight w:val="white"/>
        </w:rPr>
        <w: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4842F3">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rPr>
          <w:highlight w:val="white"/>
        </w:rPr>
        <w:fldChar w:fldCharType="separate"/>
      </w:r>
      <w:r w:rsidR="00BA0FBB" w:rsidRPr="00BA0FBB">
        <w:rPr>
          <w:noProof/>
          <w:highlight w:val="white"/>
        </w:rPr>
        <w:t>[17]</w:t>
      </w:r>
      <w:r w:rsidR="004842F3">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4842F3"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xml:space="preserve">. ábra - </w:t>
      </w:r>
      <w:proofErr w:type="spellStart"/>
      <w:r w:rsidR="001F51F8">
        <w:t>Éldetektálással</w:t>
      </w:r>
      <w:proofErr w:type="spellEnd"/>
      <w:r w:rsidR="001F51F8">
        <w:t xml:space="preserve"> végzett esőcsepp detektálás </w:t>
      </w:r>
      <w:proofErr w:type="spellStart"/>
      <w:r w:rsidR="001F51F8">
        <w:t>előfeldolgozásának</w:t>
      </w:r>
      <w:proofErr w:type="spellEnd"/>
      <w:r w:rsidR="001F51F8">
        <w:t xml:space="preserve"> az eredménye.</w:t>
      </w:r>
    </w:p>
    <w:p w:rsidR="00F93BA7" w:rsidRPr="00F93BA7" w:rsidRDefault="00F93BA7" w:rsidP="00C65D87">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w:t>
      </w:r>
      <w:proofErr w:type="spellStart"/>
      <w:r w:rsidRPr="00F93BA7">
        <w:rPr>
          <w:highlight w:val="white"/>
        </w:rPr>
        <w:t>éldetektálás</w:t>
      </w:r>
      <w:proofErr w:type="spellEnd"/>
      <w:r w:rsidRPr="00F93BA7">
        <w:rPr>
          <w:highlight w:val="white"/>
        </w:rPr>
        <w:t xml:space="preserve"> megfelelőnek tűnik, paraméterektől függően képes az </w:t>
      </w:r>
      <w:proofErr w:type="spellStart"/>
      <w:r w:rsidRPr="00F93BA7">
        <w:rPr>
          <w:highlight w:val="white"/>
        </w:rPr>
        <w:t>az</w:t>
      </w:r>
      <w:proofErr w:type="spellEnd"/>
      <w:r w:rsidRPr="00F93BA7">
        <w:rPr>
          <w:highlight w:val="white"/>
        </w:rPr>
        <w:t xml:space="preserve">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88" w:name="h.kf3w8d5fs6ty" w:colFirst="0" w:colLast="0"/>
      <w:bookmarkStart w:id="89" w:name="_Toc385287741"/>
      <w:bookmarkStart w:id="90" w:name="_Toc385409445"/>
      <w:bookmarkEnd w:id="88"/>
      <w:r>
        <w:rPr>
          <w:highlight w:val="white"/>
        </w:rPr>
        <w:t>4</w:t>
      </w:r>
      <w:r w:rsidR="00F93BA7" w:rsidRPr="00F93BA7">
        <w:rPr>
          <w:highlight w:val="white"/>
        </w:rPr>
        <w:t xml:space="preserve">.4.2. </w:t>
      </w:r>
      <w:proofErr w:type="spellStart"/>
      <w:r w:rsidR="00F93BA7" w:rsidRPr="00F93BA7">
        <w:rPr>
          <w:highlight w:val="white"/>
        </w:rPr>
        <w:t>Előfeldolgozás</w:t>
      </w:r>
      <w:proofErr w:type="spellEnd"/>
      <w:r w:rsidR="00F93BA7" w:rsidRPr="00F93BA7">
        <w:rPr>
          <w:highlight w:val="white"/>
        </w:rPr>
        <w:t xml:space="preserve"> </w:t>
      </w:r>
      <w:bookmarkEnd w:id="89"/>
      <w:r w:rsidR="004B1327">
        <w:t>morfológiai műveletek alkalmazásával</w:t>
      </w:r>
      <w:bookmarkEnd w:id="90"/>
    </w:p>
    <w:p w:rsidR="00F93BA7" w:rsidRPr="00F93BA7" w:rsidRDefault="00F93BA7" w:rsidP="00C65D87">
      <w:r w:rsidRPr="00F93BA7">
        <w:rPr>
          <w:highlight w:val="white"/>
        </w:rPr>
        <w:t xml:space="preserve">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w:t>
      </w:r>
      <w:proofErr w:type="spellStart"/>
      <w:r w:rsidRPr="00F93BA7">
        <w:rPr>
          <w:highlight w:val="white"/>
        </w:rPr>
        <w:t>előfeldolgozási</w:t>
      </w:r>
      <w:proofErr w:type="spellEnd"/>
      <w:r w:rsidRPr="00F93BA7">
        <w:rPr>
          <w:highlight w:val="white"/>
        </w:rPr>
        <w:t xml:space="preserve"> algoritmus által előkészített képen nem kivehető az összes esőcsepp. Legjobb megoldás, ha egy hibrid algoritmust használunk, mely részben elvégzi a fent említett képen a </w:t>
      </w:r>
      <w:proofErr w:type="spellStart"/>
      <w:r w:rsidRPr="00F93BA7">
        <w:rPr>
          <w:highlight w:val="white"/>
        </w:rPr>
        <w:t>blob-detektálást</w:t>
      </w:r>
      <w:proofErr w:type="spellEnd"/>
      <w:r w:rsidRPr="00F93BA7">
        <w:rPr>
          <w:highlight w:val="white"/>
        </w:rPr>
        <w: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4842F3">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fldChar w:fldCharType="separate"/>
      </w:r>
      <w:r w:rsidR="00BA0FBB" w:rsidRPr="00BA0FBB">
        <w:rPr>
          <w:noProof/>
        </w:rPr>
        <w:t>[17]</w:t>
      </w:r>
      <w:r w:rsidR="004842F3">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4842F3">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4842F3">
        <w:fldChar w:fldCharType="separate"/>
      </w:r>
      <w:r w:rsidR="00BA0FBB" w:rsidRPr="00BA0FBB">
        <w:rPr>
          <w:noProof/>
        </w:rPr>
        <w:t>[18]</w:t>
      </w:r>
      <w:r w:rsidR="004842F3">
        <w:fldChar w:fldCharType="end"/>
      </w:r>
    </w:p>
    <w:p w:rsidR="00F93BA7" w:rsidRPr="00F93BA7" w:rsidRDefault="003B7556" w:rsidP="00C65D87">
      <w:pPr>
        <w:pStyle w:val="Cmsor3"/>
      </w:pPr>
      <w:bookmarkStart w:id="91" w:name="h.ga36gfdvy0qj" w:colFirst="0" w:colLast="0"/>
      <w:bookmarkStart w:id="92" w:name="_Toc385287742"/>
      <w:bookmarkStart w:id="93" w:name="_Toc385409446"/>
      <w:bookmarkEnd w:id="91"/>
      <w:r>
        <w:rPr>
          <w:highlight w:val="white"/>
        </w:rPr>
        <w:t>4</w:t>
      </w:r>
      <w:r w:rsidR="00F93BA7" w:rsidRPr="00F93BA7">
        <w:rPr>
          <w:highlight w:val="white"/>
        </w:rPr>
        <w:t>.4.3. Esőcseppek felismerése hibrid szegmentáló algoritmussal</w:t>
      </w:r>
      <w:bookmarkEnd w:id="92"/>
      <w:bookmarkEnd w:id="93"/>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4842F3"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xml:space="preserve">. ábra - Morfológiai műveletekkel végzett esőcsepp detektálás </w:t>
      </w:r>
      <w:proofErr w:type="spellStart"/>
      <w:r w:rsidR="001F51F8">
        <w:t>előfeldolgozásának</w:t>
      </w:r>
      <w:proofErr w:type="spellEnd"/>
      <w:r w:rsidR="001F51F8">
        <w:t xml:space="preserve">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w:t>
      </w:r>
      <w:proofErr w:type="spellStart"/>
      <w:r w:rsidR="007C4B85">
        <w:rPr>
          <w:highlight w:val="white"/>
        </w:rPr>
        <w:t>blob-detektálást</w:t>
      </w:r>
      <w:proofErr w:type="spellEnd"/>
      <w:r w:rsidR="007C4B85">
        <w:rPr>
          <w:highlight w:val="white"/>
        </w:rPr>
        <w:t xml:space="preserve">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w:t>
      </w:r>
      <w:proofErr w:type="spellStart"/>
      <w:r w:rsidRPr="00F93BA7">
        <w:rPr>
          <w:highlight w:val="white"/>
        </w:rPr>
        <w:t>éldetektáló</w:t>
      </w:r>
      <w:proofErr w:type="spellEnd"/>
      <w:r w:rsidRPr="00F93BA7">
        <w:rPr>
          <w:highlight w:val="white"/>
        </w:rPr>
        <w:t xml:space="preserve">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007C4B85">
        <w:t>éldetektálós</w:t>
      </w:r>
      <w:proofErr w:type="spellEnd"/>
      <w:r w:rsidR="007C4B85">
        <w:t xml:space="preserve">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94" w:name="h.nfx6xlazlqp" w:colFirst="0" w:colLast="0"/>
      <w:bookmarkStart w:id="95" w:name="_Toc385287743"/>
      <w:bookmarkStart w:id="96" w:name="_Toc385409447"/>
      <w:bookmarkEnd w:id="94"/>
      <w:r>
        <w:rPr>
          <w:highlight w:val="white"/>
        </w:rPr>
        <w:t>4</w:t>
      </w:r>
      <w:r w:rsidR="00F93BA7" w:rsidRPr="00F93BA7">
        <w:rPr>
          <w:highlight w:val="white"/>
        </w:rPr>
        <w:t>.5. Kezdeti és befejeződési időpont becslése</w:t>
      </w:r>
      <w:bookmarkEnd w:id="95"/>
      <w:bookmarkEnd w:id="96"/>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stretch>
                      <a:fillRect/>
                    </a:stretch>
                  </pic:blipFill>
                  <pic:spPr>
                    <a:xfrm>
                      <a:off x="0" y="0"/>
                      <a:ext cx="1013548" cy="487722"/>
                    </a:xfrm>
                    <a:prstGeom prst="rect">
                      <a:avLst/>
                    </a:prstGeom>
                  </pic:spPr>
                </pic:pic>
              </a:graphicData>
            </a:graphic>
          </wp:inline>
        </w:drawing>
      </w:r>
    </w:p>
    <w:p w:rsidR="005F25E6" w:rsidRDefault="004842F3"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97" w:name="_Toc385409448"/>
      <w:r>
        <w:t>4.6. Elért eredmények</w:t>
      </w:r>
      <w:bookmarkEnd w:id="97"/>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 xml:space="preserve">és a </w:t>
      </w:r>
      <w:proofErr w:type="spellStart"/>
      <w:r w:rsidR="00C303A3">
        <w:t>kab-hegyi</w:t>
      </w:r>
      <w:proofErr w:type="spellEnd"/>
      <w:r w:rsidR="00C303A3">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4842F3"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98" w:name="h.un879yelueqm" w:colFirst="0" w:colLast="0"/>
      <w:bookmarkEnd w:id="98"/>
      <w:r w:rsidR="00F93BA7">
        <w:rPr>
          <w:color w:val="000000"/>
          <w:szCs w:val="22"/>
        </w:rPr>
        <w:br w:type="page"/>
      </w:r>
    </w:p>
    <w:p w:rsidR="00F2142D" w:rsidRDefault="003B7556" w:rsidP="00DB05F9">
      <w:pPr>
        <w:pStyle w:val="Cmsor1"/>
        <w:rPr>
          <w:color w:val="000000" w:themeColor="text1"/>
        </w:rPr>
      </w:pPr>
      <w:bookmarkStart w:id="99" w:name="_Toc385287745"/>
      <w:bookmarkStart w:id="100" w:name="_Toc385409449"/>
      <w:r>
        <w:rPr>
          <w:color w:val="000000" w:themeColor="text1"/>
        </w:rPr>
        <w:lastRenderedPageBreak/>
        <w:t>5</w:t>
      </w:r>
      <w:r w:rsidR="00F2142D" w:rsidRPr="00E05D93">
        <w:rPr>
          <w:color w:val="000000" w:themeColor="text1"/>
        </w:rPr>
        <w:t xml:space="preserve">. </w:t>
      </w:r>
      <w:bookmarkEnd w:id="66"/>
      <w:r w:rsidR="00E57EF8">
        <w:rPr>
          <w:color w:val="000000" w:themeColor="text1"/>
        </w:rPr>
        <w:t>Összegzés</w:t>
      </w:r>
      <w:bookmarkEnd w:id="99"/>
      <w:bookmarkEnd w:id="100"/>
    </w:p>
    <w:p w:rsidR="003B342E" w:rsidRPr="00C65D87" w:rsidRDefault="003B7556" w:rsidP="00C65D87">
      <w:pPr>
        <w:pStyle w:val="Cmsor2"/>
        <w:rPr>
          <w:rStyle w:val="Kiemels2"/>
          <w:b/>
          <w:bCs w:val="0"/>
        </w:rPr>
      </w:pPr>
      <w:bookmarkStart w:id="101" w:name="_Toc385287746"/>
      <w:bookmarkStart w:id="102" w:name="_Toc385409450"/>
      <w:r>
        <w:rPr>
          <w:rStyle w:val="Kiemels2"/>
          <w:b/>
          <w:bCs w:val="0"/>
        </w:rPr>
        <w:t>5</w:t>
      </w:r>
      <w:r w:rsidR="00C92126" w:rsidRPr="00C65D87">
        <w:rPr>
          <w:rStyle w:val="Kiemels2"/>
          <w:b/>
          <w:bCs w:val="0"/>
        </w:rPr>
        <w:t>.1. Elért eredmények</w:t>
      </w:r>
      <w:bookmarkEnd w:id="101"/>
      <w:bookmarkEnd w:id="102"/>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103" w:name="_Toc385287747"/>
      <w:bookmarkStart w:id="104" w:name="_Toc385409451"/>
      <w:r>
        <w:rPr>
          <w:rStyle w:val="Kiemels2"/>
          <w:b/>
          <w:bCs w:val="0"/>
        </w:rPr>
        <w:t>5</w:t>
      </w:r>
      <w:r w:rsidR="00C92126" w:rsidRPr="00C65D87">
        <w:rPr>
          <w:rStyle w:val="Kiemels2"/>
          <w:b/>
          <w:bCs w:val="0"/>
        </w:rPr>
        <w:t>.2. Továbbfejlesztési lehetőségek</w:t>
      </w:r>
      <w:bookmarkEnd w:id="103"/>
      <w:bookmarkEnd w:id="104"/>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105" w:name="_Toc385409452"/>
      <w:r>
        <w:lastRenderedPageBreak/>
        <w:t>Irodalomjegyzék</w:t>
      </w:r>
      <w:bookmarkEnd w:id="105"/>
    </w:p>
    <w:p w:rsidR="00BA0FBB" w:rsidRPr="00BA0FBB" w:rsidRDefault="004842F3">
      <w:pPr>
        <w:pStyle w:val="NormlWeb"/>
        <w:ind w:left="640" w:hanging="640"/>
        <w:divId w:val="1087536698"/>
        <w:rPr>
          <w:noProof/>
        </w:rPr>
      </w:pPr>
      <w:r w:rsidRPr="004842F3">
        <w:fldChar w:fldCharType="begin" w:fldLock="1"/>
      </w:r>
      <w:r w:rsidR="003B7ECE">
        <w:instrText xml:space="preserve">ADDIN Mendeley Bibliography CSL_BIBLIOGRAPHY </w:instrText>
      </w:r>
      <w:r w:rsidRPr="004842F3">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4842F3" w:rsidP="00624066">
      <w:r>
        <w:fldChar w:fldCharType="end"/>
      </w:r>
    </w:p>
    <w:sectPr w:rsidR="00624066" w:rsidRPr="00E05D93" w:rsidSect="001D5611">
      <w:headerReference w:type="default" r:id="rId73"/>
      <w:footerReference w:type="default" r:id="rId74"/>
      <w:footerReference w:type="first" r:id="rId75"/>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5BE1" w:rsidRDefault="00AE5BE1" w:rsidP="00357439">
      <w:r>
        <w:separator/>
      </w:r>
    </w:p>
  </w:endnote>
  <w:endnote w:type="continuationSeparator" w:id="0">
    <w:p w:rsidR="00AE5BE1" w:rsidRDefault="00AE5BE1"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51C1" w:rsidRDefault="004842F3" w:rsidP="0094134C">
    <w:pPr>
      <w:pStyle w:val="llb"/>
      <w:pBdr>
        <w:top w:val="single" w:sz="4" w:space="1" w:color="auto"/>
      </w:pBdr>
      <w:jc w:val="center"/>
    </w:pPr>
    <w:r>
      <w:fldChar w:fldCharType="begin"/>
    </w:r>
    <w:r w:rsidR="008851C1">
      <w:instrText>PAGE   \* MERGEFORMAT</w:instrText>
    </w:r>
    <w:r>
      <w:fldChar w:fldCharType="separate"/>
    </w:r>
    <w:r w:rsidR="003105B8">
      <w:rPr>
        <w:noProof/>
      </w:rPr>
      <w:t>18</w:t>
    </w:r>
    <w:r>
      <w:rPr>
        <w:noProof/>
      </w:rPr>
      <w:fldChar w:fldCharType="end"/>
    </w:r>
    <w:r w:rsidR="008851C1">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51C1" w:rsidRDefault="008851C1" w:rsidP="001251E3">
    <w:pPr>
      <w:ind w:firstLine="0"/>
      <w:jc w:val="center"/>
      <w:rPr>
        <w:b/>
        <w:sz w:val="32"/>
      </w:rPr>
    </w:pPr>
    <w:r>
      <w:rPr>
        <w:b/>
        <w:sz w:val="32"/>
      </w:rPr>
      <w:t>Budapest, 2014.</w:t>
    </w:r>
  </w:p>
  <w:p w:rsidR="008851C1" w:rsidRDefault="008851C1">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5BE1" w:rsidRDefault="00AE5BE1" w:rsidP="00357439">
      <w:r>
        <w:separator/>
      </w:r>
    </w:p>
  </w:footnote>
  <w:footnote w:type="continuationSeparator" w:id="0">
    <w:p w:rsidR="00AE5BE1" w:rsidRDefault="00AE5BE1"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51C1" w:rsidRPr="00E05D93" w:rsidRDefault="008851C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8851C1" w:rsidRPr="00E05D93" w:rsidRDefault="008851C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F2142D"/>
    <w:rsid w:val="00010593"/>
    <w:rsid w:val="00011766"/>
    <w:rsid w:val="00014A30"/>
    <w:rsid w:val="00020B20"/>
    <w:rsid w:val="000212B5"/>
    <w:rsid w:val="00023E76"/>
    <w:rsid w:val="00023EE7"/>
    <w:rsid w:val="00030349"/>
    <w:rsid w:val="00037804"/>
    <w:rsid w:val="00037F97"/>
    <w:rsid w:val="00040315"/>
    <w:rsid w:val="00045173"/>
    <w:rsid w:val="00052B16"/>
    <w:rsid w:val="00055D67"/>
    <w:rsid w:val="0006213F"/>
    <w:rsid w:val="00062C7B"/>
    <w:rsid w:val="00065012"/>
    <w:rsid w:val="00065C3D"/>
    <w:rsid w:val="00065F6F"/>
    <w:rsid w:val="0007154E"/>
    <w:rsid w:val="00081893"/>
    <w:rsid w:val="0008420E"/>
    <w:rsid w:val="00085538"/>
    <w:rsid w:val="0008634C"/>
    <w:rsid w:val="000873BB"/>
    <w:rsid w:val="00090671"/>
    <w:rsid w:val="00090D74"/>
    <w:rsid w:val="00090F91"/>
    <w:rsid w:val="00092379"/>
    <w:rsid w:val="00093A10"/>
    <w:rsid w:val="000A1288"/>
    <w:rsid w:val="000A4B78"/>
    <w:rsid w:val="000A5B86"/>
    <w:rsid w:val="000B2116"/>
    <w:rsid w:val="000B3313"/>
    <w:rsid w:val="000B467E"/>
    <w:rsid w:val="000C1732"/>
    <w:rsid w:val="000C22DB"/>
    <w:rsid w:val="000C41CB"/>
    <w:rsid w:val="000C5801"/>
    <w:rsid w:val="000C6BA2"/>
    <w:rsid w:val="000C774B"/>
    <w:rsid w:val="000D3646"/>
    <w:rsid w:val="000E1EC5"/>
    <w:rsid w:val="000E24C3"/>
    <w:rsid w:val="000E2F81"/>
    <w:rsid w:val="000E4F2C"/>
    <w:rsid w:val="000F0DA8"/>
    <w:rsid w:val="000F129A"/>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51F9"/>
    <w:rsid w:val="001772C6"/>
    <w:rsid w:val="00180381"/>
    <w:rsid w:val="001830AC"/>
    <w:rsid w:val="001857FE"/>
    <w:rsid w:val="00190B31"/>
    <w:rsid w:val="00193B13"/>
    <w:rsid w:val="00195D50"/>
    <w:rsid w:val="00196B04"/>
    <w:rsid w:val="00196CEA"/>
    <w:rsid w:val="00197AC5"/>
    <w:rsid w:val="001A5CCE"/>
    <w:rsid w:val="001B0113"/>
    <w:rsid w:val="001B222B"/>
    <w:rsid w:val="001B25C5"/>
    <w:rsid w:val="001B2AB3"/>
    <w:rsid w:val="001B648D"/>
    <w:rsid w:val="001B6609"/>
    <w:rsid w:val="001C145D"/>
    <w:rsid w:val="001D091F"/>
    <w:rsid w:val="001D5611"/>
    <w:rsid w:val="001D6501"/>
    <w:rsid w:val="001E0FDA"/>
    <w:rsid w:val="001E3E22"/>
    <w:rsid w:val="001E66D9"/>
    <w:rsid w:val="001E6EEA"/>
    <w:rsid w:val="001F51F8"/>
    <w:rsid w:val="001F538A"/>
    <w:rsid w:val="001F53EE"/>
    <w:rsid w:val="001F7AE3"/>
    <w:rsid w:val="0020480D"/>
    <w:rsid w:val="00214717"/>
    <w:rsid w:val="00217027"/>
    <w:rsid w:val="00232632"/>
    <w:rsid w:val="00235456"/>
    <w:rsid w:val="00237BAF"/>
    <w:rsid w:val="0024118B"/>
    <w:rsid w:val="00241BDE"/>
    <w:rsid w:val="00244082"/>
    <w:rsid w:val="002442D6"/>
    <w:rsid w:val="002564C4"/>
    <w:rsid w:val="00265CC1"/>
    <w:rsid w:val="00266DF6"/>
    <w:rsid w:val="00272926"/>
    <w:rsid w:val="0027351B"/>
    <w:rsid w:val="00273609"/>
    <w:rsid w:val="0027467E"/>
    <w:rsid w:val="002752FB"/>
    <w:rsid w:val="002819FE"/>
    <w:rsid w:val="00281CE7"/>
    <w:rsid w:val="00284644"/>
    <w:rsid w:val="002862D9"/>
    <w:rsid w:val="002865EF"/>
    <w:rsid w:val="00291303"/>
    <w:rsid w:val="00292F27"/>
    <w:rsid w:val="00293CCA"/>
    <w:rsid w:val="00294B5A"/>
    <w:rsid w:val="00296D8F"/>
    <w:rsid w:val="002A38D5"/>
    <w:rsid w:val="002B2CD3"/>
    <w:rsid w:val="002B5AB7"/>
    <w:rsid w:val="002B6AB3"/>
    <w:rsid w:val="002C34D2"/>
    <w:rsid w:val="002C5003"/>
    <w:rsid w:val="002E252C"/>
    <w:rsid w:val="002E486B"/>
    <w:rsid w:val="002E4946"/>
    <w:rsid w:val="002E7E66"/>
    <w:rsid w:val="002F0057"/>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19F2"/>
    <w:rsid w:val="00342903"/>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B2587"/>
    <w:rsid w:val="003B342E"/>
    <w:rsid w:val="003B59CB"/>
    <w:rsid w:val="003B7556"/>
    <w:rsid w:val="003B7ECE"/>
    <w:rsid w:val="003C1DF3"/>
    <w:rsid w:val="003C55BD"/>
    <w:rsid w:val="003D0F7C"/>
    <w:rsid w:val="003E0A28"/>
    <w:rsid w:val="003E0DAD"/>
    <w:rsid w:val="003E124A"/>
    <w:rsid w:val="003E244F"/>
    <w:rsid w:val="003E2C84"/>
    <w:rsid w:val="003E324D"/>
    <w:rsid w:val="003E3C4B"/>
    <w:rsid w:val="003E552C"/>
    <w:rsid w:val="003E6B3F"/>
    <w:rsid w:val="003F0E9B"/>
    <w:rsid w:val="003F393B"/>
    <w:rsid w:val="0040278B"/>
    <w:rsid w:val="00416EA2"/>
    <w:rsid w:val="00435783"/>
    <w:rsid w:val="0043630F"/>
    <w:rsid w:val="00443E13"/>
    <w:rsid w:val="00447D85"/>
    <w:rsid w:val="00455F44"/>
    <w:rsid w:val="00462657"/>
    <w:rsid w:val="00462EFD"/>
    <w:rsid w:val="00462F78"/>
    <w:rsid w:val="00464E00"/>
    <w:rsid w:val="00466050"/>
    <w:rsid w:val="004676C1"/>
    <w:rsid w:val="00474A97"/>
    <w:rsid w:val="00474C9B"/>
    <w:rsid w:val="00480705"/>
    <w:rsid w:val="004842F3"/>
    <w:rsid w:val="004843A7"/>
    <w:rsid w:val="0048716A"/>
    <w:rsid w:val="004876D4"/>
    <w:rsid w:val="004920D1"/>
    <w:rsid w:val="0049423C"/>
    <w:rsid w:val="004947CB"/>
    <w:rsid w:val="004A524A"/>
    <w:rsid w:val="004A5D2D"/>
    <w:rsid w:val="004A697E"/>
    <w:rsid w:val="004A779C"/>
    <w:rsid w:val="004B1327"/>
    <w:rsid w:val="004B16B5"/>
    <w:rsid w:val="004B2998"/>
    <w:rsid w:val="004B3C9B"/>
    <w:rsid w:val="004B3D67"/>
    <w:rsid w:val="004B592A"/>
    <w:rsid w:val="004B7C64"/>
    <w:rsid w:val="004C1527"/>
    <w:rsid w:val="004C548A"/>
    <w:rsid w:val="004C632D"/>
    <w:rsid w:val="004D5293"/>
    <w:rsid w:val="004E31E9"/>
    <w:rsid w:val="004E4AA6"/>
    <w:rsid w:val="004E4F01"/>
    <w:rsid w:val="004F0315"/>
    <w:rsid w:val="004F20F4"/>
    <w:rsid w:val="005009F5"/>
    <w:rsid w:val="00502F14"/>
    <w:rsid w:val="00503141"/>
    <w:rsid w:val="00507923"/>
    <w:rsid w:val="00514072"/>
    <w:rsid w:val="0051473A"/>
    <w:rsid w:val="00514A76"/>
    <w:rsid w:val="005200A2"/>
    <w:rsid w:val="00522843"/>
    <w:rsid w:val="00523B3F"/>
    <w:rsid w:val="00525BA3"/>
    <w:rsid w:val="00530311"/>
    <w:rsid w:val="00534F8E"/>
    <w:rsid w:val="00541AE6"/>
    <w:rsid w:val="00543C4C"/>
    <w:rsid w:val="005511DB"/>
    <w:rsid w:val="00554C05"/>
    <w:rsid w:val="00564516"/>
    <w:rsid w:val="0057384B"/>
    <w:rsid w:val="00574436"/>
    <w:rsid w:val="00575111"/>
    <w:rsid w:val="005921E1"/>
    <w:rsid w:val="0059786A"/>
    <w:rsid w:val="005A585F"/>
    <w:rsid w:val="005A6233"/>
    <w:rsid w:val="005B27D5"/>
    <w:rsid w:val="005C2DAD"/>
    <w:rsid w:val="005C2F1B"/>
    <w:rsid w:val="005C5D7D"/>
    <w:rsid w:val="005C7147"/>
    <w:rsid w:val="005D1B43"/>
    <w:rsid w:val="005D1E60"/>
    <w:rsid w:val="005D4F36"/>
    <w:rsid w:val="005D510F"/>
    <w:rsid w:val="005E00E8"/>
    <w:rsid w:val="005E03A8"/>
    <w:rsid w:val="005E184A"/>
    <w:rsid w:val="005E1E5C"/>
    <w:rsid w:val="005E2835"/>
    <w:rsid w:val="005E677D"/>
    <w:rsid w:val="005E7A55"/>
    <w:rsid w:val="005F0283"/>
    <w:rsid w:val="005F045A"/>
    <w:rsid w:val="005F25E6"/>
    <w:rsid w:val="005F5A8B"/>
    <w:rsid w:val="005F672C"/>
    <w:rsid w:val="0060219D"/>
    <w:rsid w:val="006073A8"/>
    <w:rsid w:val="00611C22"/>
    <w:rsid w:val="00614C53"/>
    <w:rsid w:val="006208D0"/>
    <w:rsid w:val="00624066"/>
    <w:rsid w:val="00625050"/>
    <w:rsid w:val="00627BFC"/>
    <w:rsid w:val="006321D7"/>
    <w:rsid w:val="006339A6"/>
    <w:rsid w:val="00635EC2"/>
    <w:rsid w:val="0064093B"/>
    <w:rsid w:val="00640EE0"/>
    <w:rsid w:val="0064568D"/>
    <w:rsid w:val="00654231"/>
    <w:rsid w:val="00654AC3"/>
    <w:rsid w:val="006552A1"/>
    <w:rsid w:val="00655FE4"/>
    <w:rsid w:val="00657B0F"/>
    <w:rsid w:val="00662B86"/>
    <w:rsid w:val="0067504D"/>
    <w:rsid w:val="00676375"/>
    <w:rsid w:val="006801EF"/>
    <w:rsid w:val="00686A34"/>
    <w:rsid w:val="00686B6E"/>
    <w:rsid w:val="00690969"/>
    <w:rsid w:val="006921C8"/>
    <w:rsid w:val="006968AA"/>
    <w:rsid w:val="00696A73"/>
    <w:rsid w:val="0069758B"/>
    <w:rsid w:val="006A0DE4"/>
    <w:rsid w:val="006A28E3"/>
    <w:rsid w:val="006A4AD1"/>
    <w:rsid w:val="006A5A61"/>
    <w:rsid w:val="006A6AD9"/>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4C2D"/>
    <w:rsid w:val="006E037D"/>
    <w:rsid w:val="006E116B"/>
    <w:rsid w:val="006E4C0D"/>
    <w:rsid w:val="006E5E10"/>
    <w:rsid w:val="006F2538"/>
    <w:rsid w:val="006F4066"/>
    <w:rsid w:val="006F6FA4"/>
    <w:rsid w:val="006F6FF8"/>
    <w:rsid w:val="006F7866"/>
    <w:rsid w:val="006F7B0B"/>
    <w:rsid w:val="007103FA"/>
    <w:rsid w:val="007115F8"/>
    <w:rsid w:val="00712842"/>
    <w:rsid w:val="0071521D"/>
    <w:rsid w:val="007174F9"/>
    <w:rsid w:val="00720EC8"/>
    <w:rsid w:val="00723F70"/>
    <w:rsid w:val="0072452C"/>
    <w:rsid w:val="00731005"/>
    <w:rsid w:val="0073438E"/>
    <w:rsid w:val="00735D96"/>
    <w:rsid w:val="00735F27"/>
    <w:rsid w:val="00736BD1"/>
    <w:rsid w:val="00741916"/>
    <w:rsid w:val="00750117"/>
    <w:rsid w:val="007651A8"/>
    <w:rsid w:val="007666F2"/>
    <w:rsid w:val="00770146"/>
    <w:rsid w:val="00782973"/>
    <w:rsid w:val="00783418"/>
    <w:rsid w:val="00783CA5"/>
    <w:rsid w:val="00784EE6"/>
    <w:rsid w:val="0079072D"/>
    <w:rsid w:val="00791570"/>
    <w:rsid w:val="00791B26"/>
    <w:rsid w:val="00791EF1"/>
    <w:rsid w:val="0079248A"/>
    <w:rsid w:val="0079543E"/>
    <w:rsid w:val="007A2831"/>
    <w:rsid w:val="007A4219"/>
    <w:rsid w:val="007A51C3"/>
    <w:rsid w:val="007B0C57"/>
    <w:rsid w:val="007B5F5E"/>
    <w:rsid w:val="007B698D"/>
    <w:rsid w:val="007B7C25"/>
    <w:rsid w:val="007C09F3"/>
    <w:rsid w:val="007C3785"/>
    <w:rsid w:val="007C4B85"/>
    <w:rsid w:val="007D0040"/>
    <w:rsid w:val="007D52C9"/>
    <w:rsid w:val="007D6E2E"/>
    <w:rsid w:val="007E0684"/>
    <w:rsid w:val="007E0CAB"/>
    <w:rsid w:val="007E14DE"/>
    <w:rsid w:val="007E4851"/>
    <w:rsid w:val="007E629C"/>
    <w:rsid w:val="007F08C9"/>
    <w:rsid w:val="007F106F"/>
    <w:rsid w:val="007F4ED8"/>
    <w:rsid w:val="007F5DE0"/>
    <w:rsid w:val="007F7774"/>
    <w:rsid w:val="007F7B72"/>
    <w:rsid w:val="0080006C"/>
    <w:rsid w:val="008016FB"/>
    <w:rsid w:val="008043B6"/>
    <w:rsid w:val="00805E3D"/>
    <w:rsid w:val="0080633D"/>
    <w:rsid w:val="00806B09"/>
    <w:rsid w:val="0082041D"/>
    <w:rsid w:val="008210CE"/>
    <w:rsid w:val="00821FB2"/>
    <w:rsid w:val="00830917"/>
    <w:rsid w:val="00831384"/>
    <w:rsid w:val="00831614"/>
    <w:rsid w:val="00832556"/>
    <w:rsid w:val="00832B4D"/>
    <w:rsid w:val="00832D34"/>
    <w:rsid w:val="00837C7A"/>
    <w:rsid w:val="00837D15"/>
    <w:rsid w:val="00841985"/>
    <w:rsid w:val="00847C12"/>
    <w:rsid w:val="0085210E"/>
    <w:rsid w:val="0085454C"/>
    <w:rsid w:val="00855D84"/>
    <w:rsid w:val="0086552E"/>
    <w:rsid w:val="00866278"/>
    <w:rsid w:val="0087795C"/>
    <w:rsid w:val="00883169"/>
    <w:rsid w:val="008851C1"/>
    <w:rsid w:val="00887B42"/>
    <w:rsid w:val="00890407"/>
    <w:rsid w:val="00891DD3"/>
    <w:rsid w:val="00892503"/>
    <w:rsid w:val="0089433F"/>
    <w:rsid w:val="00895D4C"/>
    <w:rsid w:val="008A0F68"/>
    <w:rsid w:val="008A27A7"/>
    <w:rsid w:val="008A2F7D"/>
    <w:rsid w:val="008A7306"/>
    <w:rsid w:val="008A7E97"/>
    <w:rsid w:val="008B1E0D"/>
    <w:rsid w:val="008B2179"/>
    <w:rsid w:val="008B313D"/>
    <w:rsid w:val="008C0AD5"/>
    <w:rsid w:val="008C5E60"/>
    <w:rsid w:val="008D6290"/>
    <w:rsid w:val="008E516C"/>
    <w:rsid w:val="008E534B"/>
    <w:rsid w:val="008E56E3"/>
    <w:rsid w:val="008F2439"/>
    <w:rsid w:val="008F2502"/>
    <w:rsid w:val="008F366A"/>
    <w:rsid w:val="008F381F"/>
    <w:rsid w:val="008F42E9"/>
    <w:rsid w:val="008F64E4"/>
    <w:rsid w:val="00900AB6"/>
    <w:rsid w:val="009076CB"/>
    <w:rsid w:val="00910CA6"/>
    <w:rsid w:val="00915D23"/>
    <w:rsid w:val="00916239"/>
    <w:rsid w:val="009236F6"/>
    <w:rsid w:val="00931CE0"/>
    <w:rsid w:val="0094134C"/>
    <w:rsid w:val="00941B82"/>
    <w:rsid w:val="00941CC6"/>
    <w:rsid w:val="00943E5E"/>
    <w:rsid w:val="00945916"/>
    <w:rsid w:val="0094748D"/>
    <w:rsid w:val="009538BC"/>
    <w:rsid w:val="0095496B"/>
    <w:rsid w:val="00956500"/>
    <w:rsid w:val="00963391"/>
    <w:rsid w:val="0096380D"/>
    <w:rsid w:val="00964312"/>
    <w:rsid w:val="00965DB9"/>
    <w:rsid w:val="00970A50"/>
    <w:rsid w:val="00977390"/>
    <w:rsid w:val="00983D92"/>
    <w:rsid w:val="0098438F"/>
    <w:rsid w:val="00994342"/>
    <w:rsid w:val="009A1F84"/>
    <w:rsid w:val="009A220F"/>
    <w:rsid w:val="009A56A4"/>
    <w:rsid w:val="009A58B4"/>
    <w:rsid w:val="009B099A"/>
    <w:rsid w:val="009B393E"/>
    <w:rsid w:val="009B4E7E"/>
    <w:rsid w:val="009B5F29"/>
    <w:rsid w:val="009B7EE9"/>
    <w:rsid w:val="009D5C91"/>
    <w:rsid w:val="009D68BE"/>
    <w:rsid w:val="009E2056"/>
    <w:rsid w:val="009F2A15"/>
    <w:rsid w:val="009F3801"/>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6404D"/>
    <w:rsid w:val="00A66775"/>
    <w:rsid w:val="00A66826"/>
    <w:rsid w:val="00A67812"/>
    <w:rsid w:val="00A72331"/>
    <w:rsid w:val="00A77A37"/>
    <w:rsid w:val="00A77AE0"/>
    <w:rsid w:val="00A830EC"/>
    <w:rsid w:val="00A87A3A"/>
    <w:rsid w:val="00A91B53"/>
    <w:rsid w:val="00A92959"/>
    <w:rsid w:val="00A9425A"/>
    <w:rsid w:val="00A953E0"/>
    <w:rsid w:val="00A97362"/>
    <w:rsid w:val="00AA0EF9"/>
    <w:rsid w:val="00AA2EEE"/>
    <w:rsid w:val="00AA34F7"/>
    <w:rsid w:val="00AA5240"/>
    <w:rsid w:val="00AA5313"/>
    <w:rsid w:val="00AA5BBA"/>
    <w:rsid w:val="00AA6EA2"/>
    <w:rsid w:val="00AB2DF4"/>
    <w:rsid w:val="00AB3D08"/>
    <w:rsid w:val="00AB7FF4"/>
    <w:rsid w:val="00AC47BB"/>
    <w:rsid w:val="00AD315B"/>
    <w:rsid w:val="00AD3564"/>
    <w:rsid w:val="00AD357A"/>
    <w:rsid w:val="00AE05CD"/>
    <w:rsid w:val="00AE37E5"/>
    <w:rsid w:val="00AE5BE1"/>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123D9"/>
    <w:rsid w:val="00B14A82"/>
    <w:rsid w:val="00B14E0F"/>
    <w:rsid w:val="00B15BC2"/>
    <w:rsid w:val="00B20D25"/>
    <w:rsid w:val="00B22903"/>
    <w:rsid w:val="00B2419F"/>
    <w:rsid w:val="00B262F3"/>
    <w:rsid w:val="00B352F2"/>
    <w:rsid w:val="00B428DE"/>
    <w:rsid w:val="00B479B5"/>
    <w:rsid w:val="00B534B5"/>
    <w:rsid w:val="00B546DA"/>
    <w:rsid w:val="00B57449"/>
    <w:rsid w:val="00B62B99"/>
    <w:rsid w:val="00B64BBE"/>
    <w:rsid w:val="00B7268F"/>
    <w:rsid w:val="00B75BA3"/>
    <w:rsid w:val="00B93758"/>
    <w:rsid w:val="00B9434B"/>
    <w:rsid w:val="00B94E89"/>
    <w:rsid w:val="00B95BDB"/>
    <w:rsid w:val="00B9656C"/>
    <w:rsid w:val="00BA0FBB"/>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C00A5C"/>
    <w:rsid w:val="00C01F39"/>
    <w:rsid w:val="00C03107"/>
    <w:rsid w:val="00C054B7"/>
    <w:rsid w:val="00C05D72"/>
    <w:rsid w:val="00C07F59"/>
    <w:rsid w:val="00C14225"/>
    <w:rsid w:val="00C14251"/>
    <w:rsid w:val="00C1425F"/>
    <w:rsid w:val="00C16AEF"/>
    <w:rsid w:val="00C2087E"/>
    <w:rsid w:val="00C210E1"/>
    <w:rsid w:val="00C21441"/>
    <w:rsid w:val="00C22556"/>
    <w:rsid w:val="00C23138"/>
    <w:rsid w:val="00C26728"/>
    <w:rsid w:val="00C303A3"/>
    <w:rsid w:val="00C31E89"/>
    <w:rsid w:val="00C52C6A"/>
    <w:rsid w:val="00C543E5"/>
    <w:rsid w:val="00C56B60"/>
    <w:rsid w:val="00C6261E"/>
    <w:rsid w:val="00C65D87"/>
    <w:rsid w:val="00C65F33"/>
    <w:rsid w:val="00C70597"/>
    <w:rsid w:val="00C71DC5"/>
    <w:rsid w:val="00C92126"/>
    <w:rsid w:val="00C94DE8"/>
    <w:rsid w:val="00CA0C23"/>
    <w:rsid w:val="00CA2970"/>
    <w:rsid w:val="00CB5E3F"/>
    <w:rsid w:val="00CC16FF"/>
    <w:rsid w:val="00CC5817"/>
    <w:rsid w:val="00CC6021"/>
    <w:rsid w:val="00CC7038"/>
    <w:rsid w:val="00CD065C"/>
    <w:rsid w:val="00CD19C7"/>
    <w:rsid w:val="00CE0753"/>
    <w:rsid w:val="00CE57B0"/>
    <w:rsid w:val="00CE7B37"/>
    <w:rsid w:val="00CF0060"/>
    <w:rsid w:val="00CF1FA8"/>
    <w:rsid w:val="00CF561B"/>
    <w:rsid w:val="00CF75E7"/>
    <w:rsid w:val="00D0228C"/>
    <w:rsid w:val="00D02390"/>
    <w:rsid w:val="00D074F0"/>
    <w:rsid w:val="00D152C4"/>
    <w:rsid w:val="00D15A61"/>
    <w:rsid w:val="00D17760"/>
    <w:rsid w:val="00D2128C"/>
    <w:rsid w:val="00D21739"/>
    <w:rsid w:val="00D31915"/>
    <w:rsid w:val="00D31C90"/>
    <w:rsid w:val="00D34549"/>
    <w:rsid w:val="00D35D84"/>
    <w:rsid w:val="00D36323"/>
    <w:rsid w:val="00D37048"/>
    <w:rsid w:val="00D370AF"/>
    <w:rsid w:val="00D37A19"/>
    <w:rsid w:val="00D44320"/>
    <w:rsid w:val="00D50E80"/>
    <w:rsid w:val="00D51CEF"/>
    <w:rsid w:val="00D528DE"/>
    <w:rsid w:val="00D6221A"/>
    <w:rsid w:val="00D665D3"/>
    <w:rsid w:val="00D701D2"/>
    <w:rsid w:val="00D739CC"/>
    <w:rsid w:val="00D8250D"/>
    <w:rsid w:val="00D85B9C"/>
    <w:rsid w:val="00D92887"/>
    <w:rsid w:val="00D934B1"/>
    <w:rsid w:val="00D947C9"/>
    <w:rsid w:val="00D950F9"/>
    <w:rsid w:val="00DA24E5"/>
    <w:rsid w:val="00DA786D"/>
    <w:rsid w:val="00DB05F9"/>
    <w:rsid w:val="00DB2C7D"/>
    <w:rsid w:val="00DC05F7"/>
    <w:rsid w:val="00DC301B"/>
    <w:rsid w:val="00DC3F6E"/>
    <w:rsid w:val="00DD3AE9"/>
    <w:rsid w:val="00DD4BFA"/>
    <w:rsid w:val="00DD5FA1"/>
    <w:rsid w:val="00DF0358"/>
    <w:rsid w:val="00DF1DCD"/>
    <w:rsid w:val="00DF39CA"/>
    <w:rsid w:val="00DF57A8"/>
    <w:rsid w:val="00DF6AEB"/>
    <w:rsid w:val="00DF6C97"/>
    <w:rsid w:val="00E00973"/>
    <w:rsid w:val="00E00DDA"/>
    <w:rsid w:val="00E01A29"/>
    <w:rsid w:val="00E03939"/>
    <w:rsid w:val="00E03E68"/>
    <w:rsid w:val="00E04728"/>
    <w:rsid w:val="00E05D93"/>
    <w:rsid w:val="00E12A21"/>
    <w:rsid w:val="00E16926"/>
    <w:rsid w:val="00E2148E"/>
    <w:rsid w:val="00E21F69"/>
    <w:rsid w:val="00E22561"/>
    <w:rsid w:val="00E27329"/>
    <w:rsid w:val="00E32DEB"/>
    <w:rsid w:val="00E4483C"/>
    <w:rsid w:val="00E46062"/>
    <w:rsid w:val="00E50049"/>
    <w:rsid w:val="00E52A8B"/>
    <w:rsid w:val="00E56625"/>
    <w:rsid w:val="00E567BF"/>
    <w:rsid w:val="00E57EF8"/>
    <w:rsid w:val="00E61512"/>
    <w:rsid w:val="00E64225"/>
    <w:rsid w:val="00E65E24"/>
    <w:rsid w:val="00E753CE"/>
    <w:rsid w:val="00E8138F"/>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7750"/>
    <w:rsid w:val="00ED171B"/>
    <w:rsid w:val="00ED2999"/>
    <w:rsid w:val="00ED4739"/>
    <w:rsid w:val="00ED4C73"/>
    <w:rsid w:val="00EE042F"/>
    <w:rsid w:val="00EE1363"/>
    <w:rsid w:val="00EE16AD"/>
    <w:rsid w:val="00EF0C05"/>
    <w:rsid w:val="00EF155A"/>
    <w:rsid w:val="00EF229D"/>
    <w:rsid w:val="00EF6963"/>
    <w:rsid w:val="00F00F5E"/>
    <w:rsid w:val="00F01512"/>
    <w:rsid w:val="00F017F3"/>
    <w:rsid w:val="00F058BE"/>
    <w:rsid w:val="00F05F15"/>
    <w:rsid w:val="00F06A21"/>
    <w:rsid w:val="00F07F39"/>
    <w:rsid w:val="00F1454A"/>
    <w:rsid w:val="00F200F8"/>
    <w:rsid w:val="00F21244"/>
    <w:rsid w:val="00F2142D"/>
    <w:rsid w:val="00F21B71"/>
    <w:rsid w:val="00F261F3"/>
    <w:rsid w:val="00F32EB8"/>
    <w:rsid w:val="00F36914"/>
    <w:rsid w:val="00F437B3"/>
    <w:rsid w:val="00F44A3A"/>
    <w:rsid w:val="00F46159"/>
    <w:rsid w:val="00F53EBC"/>
    <w:rsid w:val="00F56EF0"/>
    <w:rsid w:val="00F645D6"/>
    <w:rsid w:val="00F67DED"/>
    <w:rsid w:val="00F67FAD"/>
    <w:rsid w:val="00F72AC0"/>
    <w:rsid w:val="00F75B06"/>
    <w:rsid w:val="00F77C82"/>
    <w:rsid w:val="00F83563"/>
    <w:rsid w:val="00F83D62"/>
    <w:rsid w:val="00F863FC"/>
    <w:rsid w:val="00F90FD5"/>
    <w:rsid w:val="00F93889"/>
    <w:rsid w:val="00F93BA7"/>
    <w:rsid w:val="00F96731"/>
    <w:rsid w:val="00F9708F"/>
    <w:rsid w:val="00FA1B5F"/>
    <w:rsid w:val="00FA266B"/>
    <w:rsid w:val="00FA2FF8"/>
    <w:rsid w:val="00FA3DB8"/>
    <w:rsid w:val="00FA48F1"/>
    <w:rsid w:val="00FA6348"/>
    <w:rsid w:val="00FA764C"/>
    <w:rsid w:val="00FB117F"/>
    <w:rsid w:val="00FB7D81"/>
    <w:rsid w:val="00FC0314"/>
    <w:rsid w:val="00FC0499"/>
    <w:rsid w:val="00FC11DB"/>
    <w:rsid w:val="00FC17F2"/>
    <w:rsid w:val="00FC5743"/>
    <w:rsid w:val="00FD1AE9"/>
    <w:rsid w:val="00FD276B"/>
    <w:rsid w:val="00FD57B6"/>
    <w:rsid w:val="00FD5E99"/>
    <w:rsid w:val="00FE2F0D"/>
    <w:rsid w:val="00FE56B7"/>
    <w:rsid w:val="00FE5B1C"/>
    <w:rsid w:val="00FF041E"/>
    <w:rsid w:val="00FF15BC"/>
    <w:rsid w:val="00FF1F91"/>
    <w:rsid w:val="00FF3708"/>
    <w:rsid w:val="00FF49E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oleObject" Target="embeddings/oleObject3.bin"/><Relationship Id="rId21" Type="http://schemas.openxmlformats.org/officeDocument/2006/relationships/image" Target="media/image4.pn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7.bin"/><Relationship Id="rId50" Type="http://schemas.openxmlformats.org/officeDocument/2006/relationships/image" Target="media/image23.wmf"/><Relationship Id="rId55" Type="http://schemas.openxmlformats.org/officeDocument/2006/relationships/oleObject" Target="embeddings/oleObject11.bin"/><Relationship Id="rId63" Type="http://schemas.openxmlformats.org/officeDocument/2006/relationships/image" Target="media/image32.jpeg"/><Relationship Id="rId68" Type="http://schemas.openxmlformats.org/officeDocument/2006/relationships/image" Target="media/image3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9" Type="http://schemas.openxmlformats.org/officeDocument/2006/relationships/image" Target="media/image10.png"/><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oleObject" Target="embeddings/oleObject2.bin"/><Relationship Id="rId40" Type="http://schemas.openxmlformats.org/officeDocument/2006/relationships/image" Target="media/image18.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27.png"/><Relationship Id="rId66" Type="http://schemas.openxmlformats.org/officeDocument/2006/relationships/image" Target="media/image35.png"/><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6.wmf"/><Relationship Id="rId49" Type="http://schemas.openxmlformats.org/officeDocument/2006/relationships/oleObject" Target="embeddings/oleObject8.bin"/><Relationship Id="rId57" Type="http://schemas.openxmlformats.org/officeDocument/2006/relationships/oleObject" Target="embeddings/oleObject12.bin"/><Relationship Id="rId61" Type="http://schemas.openxmlformats.org/officeDocument/2006/relationships/image" Target="media/image30.jpe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e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9.jpeg"/><Relationship Id="rId65" Type="http://schemas.openxmlformats.org/officeDocument/2006/relationships/image" Target="media/image34.jpeg"/><Relationship Id="rId73" Type="http://schemas.openxmlformats.org/officeDocument/2006/relationships/header" Target="header1.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jpe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3.jpeg"/><Relationship Id="rId69" Type="http://schemas.openxmlformats.org/officeDocument/2006/relationships/image" Target="media/image38.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9.bin"/><Relationship Id="rId72"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oleObject" Target="embeddings/oleObject4.bin"/><Relationship Id="rId54" Type="http://schemas.openxmlformats.org/officeDocument/2006/relationships/image" Target="media/image25.wmf"/><Relationship Id="rId62" Type="http://schemas.openxmlformats.org/officeDocument/2006/relationships/image" Target="media/image31.jpeg"/><Relationship Id="rId70" Type="http://schemas.openxmlformats.org/officeDocument/2006/relationships/image" Target="media/image39.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73</c:v>
                </c:pt>
                <c:pt idx="2">
                  <c:v>0.76170000000000082</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5</c:v>
                </c:pt>
                <c:pt idx="2">
                  <c:v>0.23830000000000001</c:v>
                </c:pt>
              </c:numCache>
            </c:numRef>
          </c:val>
        </c:ser>
        <c:shape val="cylinder"/>
        <c:axId val="73201152"/>
        <c:axId val="73705344"/>
        <c:axId val="0"/>
      </c:bar3DChart>
      <c:catAx>
        <c:axId val="73201152"/>
        <c:scaling>
          <c:orientation val="minMax"/>
        </c:scaling>
        <c:axPos val="b"/>
        <c:numFmt formatCode="General" sourceLinked="0"/>
        <c:tickLblPos val="nextTo"/>
        <c:crossAx val="73705344"/>
        <c:crosses val="autoZero"/>
        <c:auto val="1"/>
        <c:lblAlgn val="ctr"/>
        <c:lblOffset val="100"/>
      </c:catAx>
      <c:valAx>
        <c:axId val="73705344"/>
        <c:scaling>
          <c:orientation val="minMax"/>
        </c:scaling>
        <c:axPos val="l"/>
        <c:majorGridlines/>
        <c:numFmt formatCode="0.00%" sourceLinked="1"/>
        <c:tickLblPos val="nextTo"/>
        <c:crossAx val="7320115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56</c:v>
                </c:pt>
                <c:pt idx="2">
                  <c:v>0.86000000000000054</c:v>
                </c:pt>
                <c:pt idx="3">
                  <c:v>0.87000000000000055</c:v>
                </c:pt>
              </c:numCache>
            </c:numRef>
          </c:val>
        </c:ser>
        <c:marker val="1"/>
        <c:axId val="76658560"/>
        <c:axId val="77086720"/>
      </c:lineChart>
      <c:dateAx>
        <c:axId val="76658560"/>
        <c:scaling>
          <c:orientation val="minMax"/>
        </c:scaling>
        <c:axPos val="b"/>
        <c:numFmt formatCode="General" sourceLinked="1"/>
        <c:tickLblPos val="nextTo"/>
        <c:crossAx val="77086720"/>
        <c:crosses val="autoZero"/>
        <c:lblOffset val="100"/>
        <c:baseTimeUnit val="days"/>
      </c:dateAx>
      <c:valAx>
        <c:axId val="77086720"/>
        <c:scaling>
          <c:orientation val="minMax"/>
        </c:scaling>
        <c:axPos val="l"/>
        <c:majorGridlines/>
        <c:numFmt formatCode="0%" sourceLinked="1"/>
        <c:tickLblPos val="nextTo"/>
        <c:crossAx val="76658560"/>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C6A4636C-334D-432B-BB24-73B3CC4E0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38</Pages>
  <Words>18693</Words>
  <Characters>106556</Characters>
  <Application>Microsoft Office Word</Application>
  <DocSecurity>0</DocSecurity>
  <Lines>887</Lines>
  <Paragraphs>2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5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ely Simándi</cp:lastModifiedBy>
  <cp:revision>494</cp:revision>
  <cp:lastPrinted>2014-04-16T09:03:00Z</cp:lastPrinted>
  <dcterms:created xsi:type="dcterms:W3CDTF">2014-04-16T07:47:00Z</dcterms:created>
  <dcterms:modified xsi:type="dcterms:W3CDTF">2014-10-1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